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573C1" w14:textId="4D074032" w:rsidR="00BD4293" w:rsidRDefault="00B74991" w:rsidP="00C33591">
      <w:pPr>
        <w:pStyle w:val="Title"/>
        <w:jc w:val="left"/>
        <w:rPr>
          <w:rFonts w:eastAsiaTheme="minorHAnsi"/>
        </w:rPr>
      </w:pPr>
      <w:r w:rsidRPr="00B74991">
        <w:rPr>
          <w:rFonts w:eastAsiaTheme="minorHAnsi"/>
        </w:rPr>
        <w:t>Decoding Customer Sentiments: A Hierarchical Clustering Analysis of Pizza Hut Customer Reviews</w:t>
      </w:r>
    </w:p>
    <w:p w14:paraId="2A369D79" w14:textId="77777777" w:rsidR="00BD4293" w:rsidRDefault="00BD4293">
      <w:pPr>
        <w:outlineLvl w:val="9"/>
        <w:rPr>
          <w:rFonts w:asciiTheme="majorHAnsi" w:hAnsiTheme="majorHAnsi" w:cstheme="majorBidi"/>
          <w:spacing w:val="-10"/>
          <w:kern w:val="28"/>
          <w:sz w:val="56"/>
          <w:szCs w:val="56"/>
        </w:rPr>
      </w:pPr>
      <w:r>
        <w:br w:type="page"/>
      </w:r>
    </w:p>
    <w:p w14:paraId="096F1B85" w14:textId="5B122F57" w:rsidR="00CA75DD" w:rsidRDefault="00CA75DD">
      <w:pPr>
        <w:pStyle w:val="TOC1"/>
        <w:tabs>
          <w:tab w:val="right" w:leader="dot" w:pos="9350"/>
        </w:tabs>
        <w:rPr>
          <w:rFonts w:asciiTheme="minorHAnsi" w:eastAsiaTheme="minorEastAsia" w:hAnsiTheme="minorHAnsi"/>
          <w:noProof/>
          <w:sz w:val="22"/>
        </w:rPr>
      </w:pPr>
      <w:r>
        <w:lastRenderedPageBreak/>
        <w:fldChar w:fldCharType="begin"/>
      </w:r>
      <w:r>
        <w:instrText xml:space="preserve"> TOC \o "1-2" \h \z \u </w:instrText>
      </w:r>
      <w:r>
        <w:fldChar w:fldCharType="separate"/>
      </w:r>
      <w:hyperlink w:anchor="_Toc152663138" w:history="1">
        <w:r w:rsidRPr="00AC7E31">
          <w:rPr>
            <w:rStyle w:val="Hyperlink"/>
            <w:noProof/>
          </w:rPr>
          <w:t>Abstract</w:t>
        </w:r>
        <w:r>
          <w:rPr>
            <w:noProof/>
            <w:webHidden/>
          </w:rPr>
          <w:tab/>
        </w:r>
        <w:r>
          <w:rPr>
            <w:noProof/>
            <w:webHidden/>
          </w:rPr>
          <w:fldChar w:fldCharType="begin"/>
        </w:r>
        <w:r>
          <w:rPr>
            <w:noProof/>
            <w:webHidden/>
          </w:rPr>
          <w:instrText xml:space="preserve"> PAGEREF _Toc152663138 \h </w:instrText>
        </w:r>
        <w:r>
          <w:rPr>
            <w:noProof/>
            <w:webHidden/>
          </w:rPr>
        </w:r>
        <w:r>
          <w:rPr>
            <w:noProof/>
            <w:webHidden/>
          </w:rPr>
          <w:fldChar w:fldCharType="separate"/>
        </w:r>
        <w:r>
          <w:rPr>
            <w:noProof/>
            <w:webHidden/>
          </w:rPr>
          <w:t>3</w:t>
        </w:r>
        <w:r>
          <w:rPr>
            <w:noProof/>
            <w:webHidden/>
          </w:rPr>
          <w:fldChar w:fldCharType="end"/>
        </w:r>
      </w:hyperlink>
    </w:p>
    <w:p w14:paraId="067F8554" w14:textId="3B2578A1" w:rsidR="00CA75DD" w:rsidRDefault="00CA75DD">
      <w:pPr>
        <w:pStyle w:val="TOC1"/>
        <w:tabs>
          <w:tab w:val="right" w:leader="dot" w:pos="9350"/>
        </w:tabs>
        <w:rPr>
          <w:rFonts w:asciiTheme="minorHAnsi" w:eastAsiaTheme="minorEastAsia" w:hAnsiTheme="minorHAnsi"/>
          <w:noProof/>
          <w:sz w:val="22"/>
        </w:rPr>
      </w:pPr>
      <w:hyperlink w:anchor="_Toc152663139" w:history="1">
        <w:r w:rsidRPr="00AC7E31">
          <w:rPr>
            <w:rStyle w:val="Hyperlink"/>
            <w:noProof/>
          </w:rPr>
          <w:t>1. Research Rationale and Motivation</w:t>
        </w:r>
        <w:r>
          <w:rPr>
            <w:noProof/>
            <w:webHidden/>
          </w:rPr>
          <w:tab/>
        </w:r>
        <w:r>
          <w:rPr>
            <w:noProof/>
            <w:webHidden/>
          </w:rPr>
          <w:fldChar w:fldCharType="begin"/>
        </w:r>
        <w:r>
          <w:rPr>
            <w:noProof/>
            <w:webHidden/>
          </w:rPr>
          <w:instrText xml:space="preserve"> PAGEREF _Toc152663139 \h </w:instrText>
        </w:r>
        <w:r>
          <w:rPr>
            <w:noProof/>
            <w:webHidden/>
          </w:rPr>
        </w:r>
        <w:r>
          <w:rPr>
            <w:noProof/>
            <w:webHidden/>
          </w:rPr>
          <w:fldChar w:fldCharType="separate"/>
        </w:r>
        <w:r>
          <w:rPr>
            <w:noProof/>
            <w:webHidden/>
          </w:rPr>
          <w:t>4</w:t>
        </w:r>
        <w:r>
          <w:rPr>
            <w:noProof/>
            <w:webHidden/>
          </w:rPr>
          <w:fldChar w:fldCharType="end"/>
        </w:r>
      </w:hyperlink>
    </w:p>
    <w:p w14:paraId="652A89FB" w14:textId="116D4AF4" w:rsidR="00CA75DD" w:rsidRDefault="00CA75DD">
      <w:pPr>
        <w:pStyle w:val="TOC2"/>
        <w:tabs>
          <w:tab w:val="right" w:leader="dot" w:pos="9350"/>
        </w:tabs>
        <w:rPr>
          <w:rFonts w:asciiTheme="minorHAnsi" w:eastAsiaTheme="minorEastAsia" w:hAnsiTheme="minorHAnsi"/>
          <w:noProof/>
          <w:sz w:val="22"/>
        </w:rPr>
      </w:pPr>
      <w:hyperlink w:anchor="_Toc152663140" w:history="1">
        <w:r w:rsidRPr="00AC7E31">
          <w:rPr>
            <w:rStyle w:val="Hyperlink"/>
            <w:noProof/>
          </w:rPr>
          <w:t>1.1 Introduction</w:t>
        </w:r>
        <w:r>
          <w:rPr>
            <w:noProof/>
            <w:webHidden/>
          </w:rPr>
          <w:tab/>
        </w:r>
        <w:r>
          <w:rPr>
            <w:noProof/>
            <w:webHidden/>
          </w:rPr>
          <w:fldChar w:fldCharType="begin"/>
        </w:r>
        <w:r>
          <w:rPr>
            <w:noProof/>
            <w:webHidden/>
          </w:rPr>
          <w:instrText xml:space="preserve"> PAGEREF _Toc152663140 \h </w:instrText>
        </w:r>
        <w:r>
          <w:rPr>
            <w:noProof/>
            <w:webHidden/>
          </w:rPr>
        </w:r>
        <w:r>
          <w:rPr>
            <w:noProof/>
            <w:webHidden/>
          </w:rPr>
          <w:fldChar w:fldCharType="separate"/>
        </w:r>
        <w:r>
          <w:rPr>
            <w:noProof/>
            <w:webHidden/>
          </w:rPr>
          <w:t>4</w:t>
        </w:r>
        <w:r>
          <w:rPr>
            <w:noProof/>
            <w:webHidden/>
          </w:rPr>
          <w:fldChar w:fldCharType="end"/>
        </w:r>
      </w:hyperlink>
    </w:p>
    <w:p w14:paraId="2BFC514E" w14:textId="594F7A02" w:rsidR="00CA75DD" w:rsidRDefault="00CA75DD">
      <w:pPr>
        <w:pStyle w:val="TOC2"/>
        <w:tabs>
          <w:tab w:val="right" w:leader="dot" w:pos="9350"/>
        </w:tabs>
        <w:rPr>
          <w:rFonts w:asciiTheme="minorHAnsi" w:eastAsiaTheme="minorEastAsia" w:hAnsiTheme="minorHAnsi"/>
          <w:noProof/>
          <w:sz w:val="22"/>
        </w:rPr>
      </w:pPr>
      <w:hyperlink w:anchor="_Toc152663141" w:history="1">
        <w:r w:rsidRPr="00AC7E31">
          <w:rPr>
            <w:rStyle w:val="Hyperlink"/>
            <w:noProof/>
          </w:rPr>
          <w:t>1.2 Business Aim</w:t>
        </w:r>
        <w:r>
          <w:rPr>
            <w:noProof/>
            <w:webHidden/>
          </w:rPr>
          <w:tab/>
        </w:r>
        <w:r>
          <w:rPr>
            <w:noProof/>
            <w:webHidden/>
          </w:rPr>
          <w:fldChar w:fldCharType="begin"/>
        </w:r>
        <w:r>
          <w:rPr>
            <w:noProof/>
            <w:webHidden/>
          </w:rPr>
          <w:instrText xml:space="preserve"> PAGEREF _Toc152663141 \h </w:instrText>
        </w:r>
        <w:r>
          <w:rPr>
            <w:noProof/>
            <w:webHidden/>
          </w:rPr>
        </w:r>
        <w:r>
          <w:rPr>
            <w:noProof/>
            <w:webHidden/>
          </w:rPr>
          <w:fldChar w:fldCharType="separate"/>
        </w:r>
        <w:r>
          <w:rPr>
            <w:noProof/>
            <w:webHidden/>
          </w:rPr>
          <w:t>4</w:t>
        </w:r>
        <w:r>
          <w:rPr>
            <w:noProof/>
            <w:webHidden/>
          </w:rPr>
          <w:fldChar w:fldCharType="end"/>
        </w:r>
      </w:hyperlink>
    </w:p>
    <w:p w14:paraId="09C7DF20" w14:textId="5AF06693" w:rsidR="00CA75DD" w:rsidRDefault="00CA75DD">
      <w:pPr>
        <w:pStyle w:val="TOC2"/>
        <w:tabs>
          <w:tab w:val="right" w:leader="dot" w:pos="9350"/>
        </w:tabs>
        <w:rPr>
          <w:rFonts w:asciiTheme="minorHAnsi" w:eastAsiaTheme="minorEastAsia" w:hAnsiTheme="minorHAnsi"/>
          <w:noProof/>
          <w:sz w:val="22"/>
        </w:rPr>
      </w:pPr>
      <w:hyperlink w:anchor="_Toc152663142" w:history="1">
        <w:r w:rsidRPr="00AC7E31">
          <w:rPr>
            <w:rStyle w:val="Hyperlink"/>
            <w:noProof/>
          </w:rPr>
          <w:t>1.3 Scope of Research</w:t>
        </w:r>
        <w:r>
          <w:rPr>
            <w:noProof/>
            <w:webHidden/>
          </w:rPr>
          <w:tab/>
        </w:r>
        <w:r>
          <w:rPr>
            <w:noProof/>
            <w:webHidden/>
          </w:rPr>
          <w:fldChar w:fldCharType="begin"/>
        </w:r>
        <w:r>
          <w:rPr>
            <w:noProof/>
            <w:webHidden/>
          </w:rPr>
          <w:instrText xml:space="preserve"> PAGEREF _Toc152663142 \h </w:instrText>
        </w:r>
        <w:r>
          <w:rPr>
            <w:noProof/>
            <w:webHidden/>
          </w:rPr>
        </w:r>
        <w:r>
          <w:rPr>
            <w:noProof/>
            <w:webHidden/>
          </w:rPr>
          <w:fldChar w:fldCharType="separate"/>
        </w:r>
        <w:r>
          <w:rPr>
            <w:noProof/>
            <w:webHidden/>
          </w:rPr>
          <w:t>4</w:t>
        </w:r>
        <w:r>
          <w:rPr>
            <w:noProof/>
            <w:webHidden/>
          </w:rPr>
          <w:fldChar w:fldCharType="end"/>
        </w:r>
      </w:hyperlink>
    </w:p>
    <w:p w14:paraId="53C79488" w14:textId="522C2BB9" w:rsidR="00CA75DD" w:rsidRDefault="00CA75DD">
      <w:pPr>
        <w:pStyle w:val="TOC1"/>
        <w:tabs>
          <w:tab w:val="right" w:leader="dot" w:pos="9350"/>
        </w:tabs>
        <w:rPr>
          <w:rFonts w:asciiTheme="minorHAnsi" w:eastAsiaTheme="minorEastAsia" w:hAnsiTheme="minorHAnsi"/>
          <w:noProof/>
          <w:sz w:val="22"/>
        </w:rPr>
      </w:pPr>
      <w:hyperlink w:anchor="_Toc152663143" w:history="1">
        <w:r w:rsidRPr="00AC7E31">
          <w:rPr>
            <w:rStyle w:val="Hyperlink"/>
            <w:noProof/>
          </w:rPr>
          <w:t>2. Literature Review</w:t>
        </w:r>
        <w:r>
          <w:rPr>
            <w:noProof/>
            <w:webHidden/>
          </w:rPr>
          <w:tab/>
        </w:r>
        <w:r>
          <w:rPr>
            <w:noProof/>
            <w:webHidden/>
          </w:rPr>
          <w:fldChar w:fldCharType="begin"/>
        </w:r>
        <w:r>
          <w:rPr>
            <w:noProof/>
            <w:webHidden/>
          </w:rPr>
          <w:instrText xml:space="preserve"> PAGEREF _Toc152663143 \h </w:instrText>
        </w:r>
        <w:r>
          <w:rPr>
            <w:noProof/>
            <w:webHidden/>
          </w:rPr>
        </w:r>
        <w:r>
          <w:rPr>
            <w:noProof/>
            <w:webHidden/>
          </w:rPr>
          <w:fldChar w:fldCharType="separate"/>
        </w:r>
        <w:r>
          <w:rPr>
            <w:noProof/>
            <w:webHidden/>
          </w:rPr>
          <w:t>4</w:t>
        </w:r>
        <w:r>
          <w:rPr>
            <w:noProof/>
            <w:webHidden/>
          </w:rPr>
          <w:fldChar w:fldCharType="end"/>
        </w:r>
      </w:hyperlink>
    </w:p>
    <w:p w14:paraId="2A9A114E" w14:textId="6EF8651D" w:rsidR="00CA75DD" w:rsidRDefault="00CA75DD">
      <w:pPr>
        <w:pStyle w:val="TOC1"/>
        <w:tabs>
          <w:tab w:val="right" w:leader="dot" w:pos="9350"/>
        </w:tabs>
        <w:rPr>
          <w:rFonts w:asciiTheme="minorHAnsi" w:eastAsiaTheme="minorEastAsia" w:hAnsiTheme="minorHAnsi"/>
          <w:noProof/>
          <w:sz w:val="22"/>
        </w:rPr>
      </w:pPr>
      <w:hyperlink w:anchor="_Toc152663144" w:history="1">
        <w:r w:rsidRPr="00AC7E31">
          <w:rPr>
            <w:rStyle w:val="Hyperlink"/>
            <w:noProof/>
          </w:rPr>
          <w:t>3. Research Tools and Methods</w:t>
        </w:r>
        <w:r>
          <w:rPr>
            <w:noProof/>
            <w:webHidden/>
          </w:rPr>
          <w:tab/>
        </w:r>
        <w:r>
          <w:rPr>
            <w:noProof/>
            <w:webHidden/>
          </w:rPr>
          <w:fldChar w:fldCharType="begin"/>
        </w:r>
        <w:r>
          <w:rPr>
            <w:noProof/>
            <w:webHidden/>
          </w:rPr>
          <w:instrText xml:space="preserve"> PAGEREF _Toc152663144 \h </w:instrText>
        </w:r>
        <w:r>
          <w:rPr>
            <w:noProof/>
            <w:webHidden/>
          </w:rPr>
        </w:r>
        <w:r>
          <w:rPr>
            <w:noProof/>
            <w:webHidden/>
          </w:rPr>
          <w:fldChar w:fldCharType="separate"/>
        </w:r>
        <w:r>
          <w:rPr>
            <w:noProof/>
            <w:webHidden/>
          </w:rPr>
          <w:t>5</w:t>
        </w:r>
        <w:r>
          <w:rPr>
            <w:noProof/>
            <w:webHidden/>
          </w:rPr>
          <w:fldChar w:fldCharType="end"/>
        </w:r>
      </w:hyperlink>
    </w:p>
    <w:p w14:paraId="7396A663" w14:textId="01008249" w:rsidR="00CA75DD" w:rsidRDefault="00CA75DD">
      <w:pPr>
        <w:pStyle w:val="TOC2"/>
        <w:tabs>
          <w:tab w:val="right" w:leader="dot" w:pos="9350"/>
        </w:tabs>
        <w:rPr>
          <w:rFonts w:asciiTheme="minorHAnsi" w:eastAsiaTheme="minorEastAsia" w:hAnsiTheme="minorHAnsi"/>
          <w:noProof/>
          <w:sz w:val="22"/>
        </w:rPr>
      </w:pPr>
      <w:hyperlink w:anchor="_Toc152663145" w:history="1">
        <w:r w:rsidRPr="00AC7E31">
          <w:rPr>
            <w:rStyle w:val="Hyperlink"/>
            <w:noProof/>
          </w:rPr>
          <w:t>3.1 Tool Selection</w:t>
        </w:r>
        <w:r>
          <w:rPr>
            <w:noProof/>
            <w:webHidden/>
          </w:rPr>
          <w:tab/>
        </w:r>
        <w:r>
          <w:rPr>
            <w:noProof/>
            <w:webHidden/>
          </w:rPr>
          <w:fldChar w:fldCharType="begin"/>
        </w:r>
        <w:r>
          <w:rPr>
            <w:noProof/>
            <w:webHidden/>
          </w:rPr>
          <w:instrText xml:space="preserve"> PAGEREF _Toc152663145 \h </w:instrText>
        </w:r>
        <w:r>
          <w:rPr>
            <w:noProof/>
            <w:webHidden/>
          </w:rPr>
        </w:r>
        <w:r>
          <w:rPr>
            <w:noProof/>
            <w:webHidden/>
          </w:rPr>
          <w:fldChar w:fldCharType="separate"/>
        </w:r>
        <w:r>
          <w:rPr>
            <w:noProof/>
            <w:webHidden/>
          </w:rPr>
          <w:t>5</w:t>
        </w:r>
        <w:r>
          <w:rPr>
            <w:noProof/>
            <w:webHidden/>
          </w:rPr>
          <w:fldChar w:fldCharType="end"/>
        </w:r>
      </w:hyperlink>
    </w:p>
    <w:p w14:paraId="757A27FC" w14:textId="70D4B69C" w:rsidR="00CA75DD" w:rsidRDefault="00CA75DD">
      <w:pPr>
        <w:pStyle w:val="TOC2"/>
        <w:tabs>
          <w:tab w:val="right" w:leader="dot" w:pos="9350"/>
        </w:tabs>
        <w:rPr>
          <w:rFonts w:asciiTheme="minorHAnsi" w:eastAsiaTheme="minorEastAsia" w:hAnsiTheme="minorHAnsi"/>
          <w:noProof/>
          <w:sz w:val="22"/>
        </w:rPr>
      </w:pPr>
      <w:hyperlink w:anchor="_Toc152663146" w:history="1">
        <w:r w:rsidRPr="00AC7E31">
          <w:rPr>
            <w:rStyle w:val="Hyperlink"/>
            <w:noProof/>
          </w:rPr>
          <w:t>3.2 Web Scraping Process</w:t>
        </w:r>
        <w:r>
          <w:rPr>
            <w:noProof/>
            <w:webHidden/>
          </w:rPr>
          <w:tab/>
        </w:r>
        <w:r>
          <w:rPr>
            <w:noProof/>
            <w:webHidden/>
          </w:rPr>
          <w:fldChar w:fldCharType="begin"/>
        </w:r>
        <w:r>
          <w:rPr>
            <w:noProof/>
            <w:webHidden/>
          </w:rPr>
          <w:instrText xml:space="preserve"> PAGEREF _Toc152663146 \h </w:instrText>
        </w:r>
        <w:r>
          <w:rPr>
            <w:noProof/>
            <w:webHidden/>
          </w:rPr>
        </w:r>
        <w:r>
          <w:rPr>
            <w:noProof/>
            <w:webHidden/>
          </w:rPr>
          <w:fldChar w:fldCharType="separate"/>
        </w:r>
        <w:r>
          <w:rPr>
            <w:noProof/>
            <w:webHidden/>
          </w:rPr>
          <w:t>6</w:t>
        </w:r>
        <w:r>
          <w:rPr>
            <w:noProof/>
            <w:webHidden/>
          </w:rPr>
          <w:fldChar w:fldCharType="end"/>
        </w:r>
      </w:hyperlink>
    </w:p>
    <w:p w14:paraId="6A5CF0D8" w14:textId="7CDE1167" w:rsidR="00CA75DD" w:rsidRDefault="00CA75DD">
      <w:pPr>
        <w:pStyle w:val="TOC2"/>
        <w:tabs>
          <w:tab w:val="right" w:leader="dot" w:pos="9350"/>
        </w:tabs>
        <w:rPr>
          <w:rFonts w:asciiTheme="minorHAnsi" w:eastAsiaTheme="minorEastAsia" w:hAnsiTheme="minorHAnsi"/>
          <w:noProof/>
          <w:sz w:val="22"/>
        </w:rPr>
      </w:pPr>
      <w:hyperlink w:anchor="_Toc152663147" w:history="1">
        <w:r w:rsidRPr="00AC7E31">
          <w:rPr>
            <w:rStyle w:val="Hyperlink"/>
            <w:noProof/>
          </w:rPr>
          <w:t>3.3 API Integration</w:t>
        </w:r>
        <w:r>
          <w:rPr>
            <w:noProof/>
            <w:webHidden/>
          </w:rPr>
          <w:tab/>
        </w:r>
        <w:r>
          <w:rPr>
            <w:noProof/>
            <w:webHidden/>
          </w:rPr>
          <w:fldChar w:fldCharType="begin"/>
        </w:r>
        <w:r>
          <w:rPr>
            <w:noProof/>
            <w:webHidden/>
          </w:rPr>
          <w:instrText xml:space="preserve"> PAGEREF _Toc152663147 \h </w:instrText>
        </w:r>
        <w:r>
          <w:rPr>
            <w:noProof/>
            <w:webHidden/>
          </w:rPr>
        </w:r>
        <w:r>
          <w:rPr>
            <w:noProof/>
            <w:webHidden/>
          </w:rPr>
          <w:fldChar w:fldCharType="separate"/>
        </w:r>
        <w:r>
          <w:rPr>
            <w:noProof/>
            <w:webHidden/>
          </w:rPr>
          <w:t>6</w:t>
        </w:r>
        <w:r>
          <w:rPr>
            <w:noProof/>
            <w:webHidden/>
          </w:rPr>
          <w:fldChar w:fldCharType="end"/>
        </w:r>
      </w:hyperlink>
    </w:p>
    <w:p w14:paraId="0A9089E1" w14:textId="59456940" w:rsidR="00CA75DD" w:rsidRDefault="00CA75DD">
      <w:pPr>
        <w:pStyle w:val="TOC2"/>
        <w:tabs>
          <w:tab w:val="right" w:leader="dot" w:pos="9350"/>
        </w:tabs>
        <w:rPr>
          <w:rFonts w:asciiTheme="minorHAnsi" w:eastAsiaTheme="minorEastAsia" w:hAnsiTheme="minorHAnsi"/>
          <w:noProof/>
          <w:sz w:val="22"/>
        </w:rPr>
      </w:pPr>
      <w:hyperlink w:anchor="_Toc152663148" w:history="1">
        <w:r w:rsidRPr="00AC7E31">
          <w:rPr>
            <w:rStyle w:val="Hyperlink"/>
            <w:noProof/>
          </w:rPr>
          <w:t>3.5 Dataset</w:t>
        </w:r>
        <w:r>
          <w:rPr>
            <w:noProof/>
            <w:webHidden/>
          </w:rPr>
          <w:tab/>
        </w:r>
        <w:r>
          <w:rPr>
            <w:noProof/>
            <w:webHidden/>
          </w:rPr>
          <w:fldChar w:fldCharType="begin"/>
        </w:r>
        <w:r>
          <w:rPr>
            <w:noProof/>
            <w:webHidden/>
          </w:rPr>
          <w:instrText xml:space="preserve"> PAGEREF _Toc152663148 \h </w:instrText>
        </w:r>
        <w:r>
          <w:rPr>
            <w:noProof/>
            <w:webHidden/>
          </w:rPr>
        </w:r>
        <w:r>
          <w:rPr>
            <w:noProof/>
            <w:webHidden/>
          </w:rPr>
          <w:fldChar w:fldCharType="separate"/>
        </w:r>
        <w:r>
          <w:rPr>
            <w:noProof/>
            <w:webHidden/>
          </w:rPr>
          <w:t>6</w:t>
        </w:r>
        <w:r>
          <w:rPr>
            <w:noProof/>
            <w:webHidden/>
          </w:rPr>
          <w:fldChar w:fldCharType="end"/>
        </w:r>
      </w:hyperlink>
    </w:p>
    <w:p w14:paraId="6606366E" w14:textId="335FE5B5" w:rsidR="00CA75DD" w:rsidRDefault="00CA75DD">
      <w:pPr>
        <w:pStyle w:val="TOC2"/>
        <w:tabs>
          <w:tab w:val="right" w:leader="dot" w:pos="9350"/>
        </w:tabs>
        <w:rPr>
          <w:rFonts w:asciiTheme="minorHAnsi" w:eastAsiaTheme="minorEastAsia" w:hAnsiTheme="minorHAnsi"/>
          <w:noProof/>
          <w:sz w:val="22"/>
        </w:rPr>
      </w:pPr>
      <w:hyperlink w:anchor="_Toc152663149" w:history="1">
        <w:r w:rsidRPr="00AC7E31">
          <w:rPr>
            <w:rStyle w:val="Hyperlink"/>
            <w:noProof/>
          </w:rPr>
          <w:t>3.4 Data Preprocessing</w:t>
        </w:r>
        <w:r>
          <w:rPr>
            <w:noProof/>
            <w:webHidden/>
          </w:rPr>
          <w:tab/>
        </w:r>
        <w:r>
          <w:rPr>
            <w:noProof/>
            <w:webHidden/>
          </w:rPr>
          <w:fldChar w:fldCharType="begin"/>
        </w:r>
        <w:r>
          <w:rPr>
            <w:noProof/>
            <w:webHidden/>
          </w:rPr>
          <w:instrText xml:space="preserve"> PAGEREF _Toc152663149 \h </w:instrText>
        </w:r>
        <w:r>
          <w:rPr>
            <w:noProof/>
            <w:webHidden/>
          </w:rPr>
        </w:r>
        <w:r>
          <w:rPr>
            <w:noProof/>
            <w:webHidden/>
          </w:rPr>
          <w:fldChar w:fldCharType="separate"/>
        </w:r>
        <w:r>
          <w:rPr>
            <w:noProof/>
            <w:webHidden/>
          </w:rPr>
          <w:t>6</w:t>
        </w:r>
        <w:r>
          <w:rPr>
            <w:noProof/>
            <w:webHidden/>
          </w:rPr>
          <w:fldChar w:fldCharType="end"/>
        </w:r>
      </w:hyperlink>
    </w:p>
    <w:p w14:paraId="176314EC" w14:textId="795BF9C5" w:rsidR="00CA75DD" w:rsidRDefault="00CA75DD">
      <w:pPr>
        <w:pStyle w:val="TOC1"/>
        <w:tabs>
          <w:tab w:val="right" w:leader="dot" w:pos="9350"/>
        </w:tabs>
        <w:rPr>
          <w:rFonts w:asciiTheme="minorHAnsi" w:eastAsiaTheme="minorEastAsia" w:hAnsiTheme="minorHAnsi"/>
          <w:noProof/>
          <w:sz w:val="22"/>
        </w:rPr>
      </w:pPr>
      <w:hyperlink w:anchor="_Toc152663150" w:history="1">
        <w:r w:rsidRPr="00AC7E31">
          <w:rPr>
            <w:rStyle w:val="Hyperlink"/>
            <w:noProof/>
          </w:rPr>
          <w:t>4. Results and Visualizations</w:t>
        </w:r>
        <w:r>
          <w:rPr>
            <w:noProof/>
            <w:webHidden/>
          </w:rPr>
          <w:tab/>
        </w:r>
        <w:r>
          <w:rPr>
            <w:noProof/>
            <w:webHidden/>
          </w:rPr>
          <w:fldChar w:fldCharType="begin"/>
        </w:r>
        <w:r>
          <w:rPr>
            <w:noProof/>
            <w:webHidden/>
          </w:rPr>
          <w:instrText xml:space="preserve"> PAGEREF _Toc152663150 \h </w:instrText>
        </w:r>
        <w:r>
          <w:rPr>
            <w:noProof/>
            <w:webHidden/>
          </w:rPr>
        </w:r>
        <w:r>
          <w:rPr>
            <w:noProof/>
            <w:webHidden/>
          </w:rPr>
          <w:fldChar w:fldCharType="separate"/>
        </w:r>
        <w:r>
          <w:rPr>
            <w:noProof/>
            <w:webHidden/>
          </w:rPr>
          <w:t>17</w:t>
        </w:r>
        <w:r>
          <w:rPr>
            <w:noProof/>
            <w:webHidden/>
          </w:rPr>
          <w:fldChar w:fldCharType="end"/>
        </w:r>
      </w:hyperlink>
    </w:p>
    <w:p w14:paraId="4F2657FB" w14:textId="24D55072" w:rsidR="00CA75DD" w:rsidRDefault="00CA75DD">
      <w:pPr>
        <w:pStyle w:val="TOC2"/>
        <w:tabs>
          <w:tab w:val="right" w:leader="dot" w:pos="9350"/>
        </w:tabs>
        <w:rPr>
          <w:rFonts w:asciiTheme="minorHAnsi" w:eastAsiaTheme="minorEastAsia" w:hAnsiTheme="minorHAnsi"/>
          <w:noProof/>
          <w:sz w:val="22"/>
        </w:rPr>
      </w:pPr>
      <w:hyperlink w:anchor="_Toc152663151" w:history="1">
        <w:r w:rsidRPr="00AC7E31">
          <w:rPr>
            <w:rStyle w:val="Hyperlink"/>
            <w:noProof/>
          </w:rPr>
          <w:t>4.1 Reviews Count and Sentiment Analysis</w:t>
        </w:r>
        <w:r>
          <w:rPr>
            <w:noProof/>
            <w:webHidden/>
          </w:rPr>
          <w:tab/>
        </w:r>
        <w:r>
          <w:rPr>
            <w:noProof/>
            <w:webHidden/>
          </w:rPr>
          <w:fldChar w:fldCharType="begin"/>
        </w:r>
        <w:r>
          <w:rPr>
            <w:noProof/>
            <w:webHidden/>
          </w:rPr>
          <w:instrText xml:space="preserve"> PAGEREF _Toc152663151 \h </w:instrText>
        </w:r>
        <w:r>
          <w:rPr>
            <w:noProof/>
            <w:webHidden/>
          </w:rPr>
        </w:r>
        <w:r>
          <w:rPr>
            <w:noProof/>
            <w:webHidden/>
          </w:rPr>
          <w:fldChar w:fldCharType="separate"/>
        </w:r>
        <w:r>
          <w:rPr>
            <w:noProof/>
            <w:webHidden/>
          </w:rPr>
          <w:t>17</w:t>
        </w:r>
        <w:r>
          <w:rPr>
            <w:noProof/>
            <w:webHidden/>
          </w:rPr>
          <w:fldChar w:fldCharType="end"/>
        </w:r>
      </w:hyperlink>
    </w:p>
    <w:p w14:paraId="0D0A2582" w14:textId="57B66D05" w:rsidR="00CA75DD" w:rsidRDefault="00CA75DD">
      <w:pPr>
        <w:pStyle w:val="TOC2"/>
        <w:tabs>
          <w:tab w:val="right" w:leader="dot" w:pos="9350"/>
        </w:tabs>
        <w:rPr>
          <w:rFonts w:asciiTheme="minorHAnsi" w:eastAsiaTheme="minorEastAsia" w:hAnsiTheme="minorHAnsi"/>
          <w:noProof/>
          <w:sz w:val="22"/>
        </w:rPr>
      </w:pPr>
      <w:hyperlink w:anchor="_Toc152663152" w:history="1">
        <w:r w:rsidRPr="00AC7E31">
          <w:rPr>
            <w:rStyle w:val="Hyperlink"/>
            <w:noProof/>
          </w:rPr>
          <w:t>4.2 Keywords Analysis</w:t>
        </w:r>
        <w:r>
          <w:rPr>
            <w:noProof/>
            <w:webHidden/>
          </w:rPr>
          <w:tab/>
        </w:r>
        <w:r>
          <w:rPr>
            <w:noProof/>
            <w:webHidden/>
          </w:rPr>
          <w:fldChar w:fldCharType="begin"/>
        </w:r>
        <w:r>
          <w:rPr>
            <w:noProof/>
            <w:webHidden/>
          </w:rPr>
          <w:instrText xml:space="preserve"> PAGEREF _Toc152663152 \h </w:instrText>
        </w:r>
        <w:r>
          <w:rPr>
            <w:noProof/>
            <w:webHidden/>
          </w:rPr>
        </w:r>
        <w:r>
          <w:rPr>
            <w:noProof/>
            <w:webHidden/>
          </w:rPr>
          <w:fldChar w:fldCharType="separate"/>
        </w:r>
        <w:r>
          <w:rPr>
            <w:noProof/>
            <w:webHidden/>
          </w:rPr>
          <w:t>19</w:t>
        </w:r>
        <w:r>
          <w:rPr>
            <w:noProof/>
            <w:webHidden/>
          </w:rPr>
          <w:fldChar w:fldCharType="end"/>
        </w:r>
      </w:hyperlink>
    </w:p>
    <w:p w14:paraId="594DA03A" w14:textId="24DD2540" w:rsidR="00CA75DD" w:rsidRDefault="00CA75DD">
      <w:pPr>
        <w:pStyle w:val="TOC2"/>
        <w:tabs>
          <w:tab w:val="right" w:leader="dot" w:pos="9350"/>
        </w:tabs>
        <w:rPr>
          <w:rFonts w:asciiTheme="minorHAnsi" w:eastAsiaTheme="minorEastAsia" w:hAnsiTheme="minorHAnsi"/>
          <w:noProof/>
          <w:sz w:val="22"/>
        </w:rPr>
      </w:pPr>
      <w:hyperlink w:anchor="_Toc152663153" w:history="1">
        <w:r w:rsidRPr="00AC7E31">
          <w:rPr>
            <w:rStyle w:val="Hyperlink"/>
            <w:noProof/>
          </w:rPr>
          <w:t>4.3 Common Words Analysis through Clustering</w:t>
        </w:r>
        <w:r>
          <w:rPr>
            <w:noProof/>
            <w:webHidden/>
          </w:rPr>
          <w:tab/>
        </w:r>
        <w:r>
          <w:rPr>
            <w:noProof/>
            <w:webHidden/>
          </w:rPr>
          <w:fldChar w:fldCharType="begin"/>
        </w:r>
        <w:r>
          <w:rPr>
            <w:noProof/>
            <w:webHidden/>
          </w:rPr>
          <w:instrText xml:space="preserve"> PAGEREF _Toc152663153 \h </w:instrText>
        </w:r>
        <w:r>
          <w:rPr>
            <w:noProof/>
            <w:webHidden/>
          </w:rPr>
        </w:r>
        <w:r>
          <w:rPr>
            <w:noProof/>
            <w:webHidden/>
          </w:rPr>
          <w:fldChar w:fldCharType="separate"/>
        </w:r>
        <w:r>
          <w:rPr>
            <w:noProof/>
            <w:webHidden/>
          </w:rPr>
          <w:t>21</w:t>
        </w:r>
        <w:r>
          <w:rPr>
            <w:noProof/>
            <w:webHidden/>
          </w:rPr>
          <w:fldChar w:fldCharType="end"/>
        </w:r>
      </w:hyperlink>
    </w:p>
    <w:p w14:paraId="1208AD29" w14:textId="5DF2E339" w:rsidR="00CA75DD" w:rsidRDefault="00CA75DD">
      <w:pPr>
        <w:pStyle w:val="TOC1"/>
        <w:tabs>
          <w:tab w:val="right" w:leader="dot" w:pos="9350"/>
        </w:tabs>
        <w:rPr>
          <w:rFonts w:asciiTheme="minorHAnsi" w:eastAsiaTheme="minorEastAsia" w:hAnsiTheme="minorHAnsi"/>
          <w:noProof/>
          <w:sz w:val="22"/>
        </w:rPr>
      </w:pPr>
      <w:hyperlink w:anchor="_Toc152663154" w:history="1">
        <w:r w:rsidRPr="00AC7E31">
          <w:rPr>
            <w:rStyle w:val="Hyperlink"/>
            <w:noProof/>
          </w:rPr>
          <w:t>5. Conclusion</w:t>
        </w:r>
        <w:r>
          <w:rPr>
            <w:noProof/>
            <w:webHidden/>
          </w:rPr>
          <w:tab/>
        </w:r>
        <w:r>
          <w:rPr>
            <w:noProof/>
            <w:webHidden/>
          </w:rPr>
          <w:fldChar w:fldCharType="begin"/>
        </w:r>
        <w:r>
          <w:rPr>
            <w:noProof/>
            <w:webHidden/>
          </w:rPr>
          <w:instrText xml:space="preserve"> PAGEREF _Toc152663154 \h </w:instrText>
        </w:r>
        <w:r>
          <w:rPr>
            <w:noProof/>
            <w:webHidden/>
          </w:rPr>
        </w:r>
        <w:r>
          <w:rPr>
            <w:noProof/>
            <w:webHidden/>
          </w:rPr>
          <w:fldChar w:fldCharType="separate"/>
        </w:r>
        <w:r>
          <w:rPr>
            <w:noProof/>
            <w:webHidden/>
          </w:rPr>
          <w:t>23</w:t>
        </w:r>
        <w:r>
          <w:rPr>
            <w:noProof/>
            <w:webHidden/>
          </w:rPr>
          <w:fldChar w:fldCharType="end"/>
        </w:r>
      </w:hyperlink>
    </w:p>
    <w:p w14:paraId="71E7BA6F" w14:textId="1785F141" w:rsidR="00CA75DD" w:rsidRDefault="00CA75DD">
      <w:pPr>
        <w:pStyle w:val="TOC1"/>
        <w:tabs>
          <w:tab w:val="right" w:leader="dot" w:pos="9350"/>
        </w:tabs>
        <w:rPr>
          <w:rFonts w:asciiTheme="minorHAnsi" w:eastAsiaTheme="minorEastAsia" w:hAnsiTheme="minorHAnsi"/>
          <w:noProof/>
          <w:sz w:val="22"/>
        </w:rPr>
      </w:pPr>
      <w:hyperlink w:anchor="_Toc152663155" w:history="1">
        <w:r w:rsidRPr="00AC7E31">
          <w:rPr>
            <w:rStyle w:val="Hyperlink"/>
            <w:noProof/>
          </w:rPr>
          <w:t>6. Limitations</w:t>
        </w:r>
        <w:r>
          <w:rPr>
            <w:noProof/>
            <w:webHidden/>
          </w:rPr>
          <w:tab/>
        </w:r>
        <w:r>
          <w:rPr>
            <w:noProof/>
            <w:webHidden/>
          </w:rPr>
          <w:fldChar w:fldCharType="begin"/>
        </w:r>
        <w:r>
          <w:rPr>
            <w:noProof/>
            <w:webHidden/>
          </w:rPr>
          <w:instrText xml:space="preserve"> PAGEREF _Toc152663155 \h </w:instrText>
        </w:r>
        <w:r>
          <w:rPr>
            <w:noProof/>
            <w:webHidden/>
          </w:rPr>
        </w:r>
        <w:r>
          <w:rPr>
            <w:noProof/>
            <w:webHidden/>
          </w:rPr>
          <w:fldChar w:fldCharType="separate"/>
        </w:r>
        <w:r>
          <w:rPr>
            <w:noProof/>
            <w:webHidden/>
          </w:rPr>
          <w:t>23</w:t>
        </w:r>
        <w:r>
          <w:rPr>
            <w:noProof/>
            <w:webHidden/>
          </w:rPr>
          <w:fldChar w:fldCharType="end"/>
        </w:r>
      </w:hyperlink>
    </w:p>
    <w:p w14:paraId="61E82B89" w14:textId="0EAD1014" w:rsidR="00CA75DD" w:rsidRDefault="00CA75DD">
      <w:pPr>
        <w:pStyle w:val="TOC1"/>
        <w:tabs>
          <w:tab w:val="right" w:leader="dot" w:pos="9350"/>
        </w:tabs>
        <w:rPr>
          <w:rFonts w:asciiTheme="minorHAnsi" w:eastAsiaTheme="minorEastAsia" w:hAnsiTheme="minorHAnsi"/>
          <w:noProof/>
          <w:sz w:val="22"/>
        </w:rPr>
      </w:pPr>
      <w:hyperlink w:anchor="_Toc152663156" w:history="1">
        <w:r w:rsidRPr="00AC7E31">
          <w:rPr>
            <w:rStyle w:val="Hyperlink"/>
            <w:noProof/>
          </w:rPr>
          <w:t>7. Recommendations</w:t>
        </w:r>
        <w:r>
          <w:rPr>
            <w:noProof/>
            <w:webHidden/>
          </w:rPr>
          <w:tab/>
        </w:r>
        <w:r>
          <w:rPr>
            <w:noProof/>
            <w:webHidden/>
          </w:rPr>
          <w:fldChar w:fldCharType="begin"/>
        </w:r>
        <w:r>
          <w:rPr>
            <w:noProof/>
            <w:webHidden/>
          </w:rPr>
          <w:instrText xml:space="preserve"> PAGEREF _Toc152663156 \h </w:instrText>
        </w:r>
        <w:r>
          <w:rPr>
            <w:noProof/>
            <w:webHidden/>
          </w:rPr>
        </w:r>
        <w:r>
          <w:rPr>
            <w:noProof/>
            <w:webHidden/>
          </w:rPr>
          <w:fldChar w:fldCharType="separate"/>
        </w:r>
        <w:r>
          <w:rPr>
            <w:noProof/>
            <w:webHidden/>
          </w:rPr>
          <w:t>23</w:t>
        </w:r>
        <w:r>
          <w:rPr>
            <w:noProof/>
            <w:webHidden/>
          </w:rPr>
          <w:fldChar w:fldCharType="end"/>
        </w:r>
      </w:hyperlink>
    </w:p>
    <w:p w14:paraId="22DB0050" w14:textId="210D597E" w:rsidR="00CA75DD" w:rsidRDefault="00CA75DD">
      <w:pPr>
        <w:pStyle w:val="TOC1"/>
        <w:tabs>
          <w:tab w:val="right" w:leader="dot" w:pos="9350"/>
        </w:tabs>
        <w:rPr>
          <w:rFonts w:asciiTheme="minorHAnsi" w:eastAsiaTheme="minorEastAsia" w:hAnsiTheme="minorHAnsi"/>
          <w:noProof/>
          <w:sz w:val="22"/>
        </w:rPr>
      </w:pPr>
      <w:hyperlink w:anchor="_Toc152663157" w:history="1">
        <w:r w:rsidRPr="00AC7E31">
          <w:rPr>
            <w:rStyle w:val="Hyperlink"/>
            <w:noProof/>
          </w:rPr>
          <w:t>5. Appendices</w:t>
        </w:r>
        <w:r>
          <w:rPr>
            <w:noProof/>
            <w:webHidden/>
          </w:rPr>
          <w:tab/>
        </w:r>
        <w:r>
          <w:rPr>
            <w:noProof/>
            <w:webHidden/>
          </w:rPr>
          <w:fldChar w:fldCharType="begin"/>
        </w:r>
        <w:r>
          <w:rPr>
            <w:noProof/>
            <w:webHidden/>
          </w:rPr>
          <w:instrText xml:space="preserve"> PAGEREF _Toc152663157 \h </w:instrText>
        </w:r>
        <w:r>
          <w:rPr>
            <w:noProof/>
            <w:webHidden/>
          </w:rPr>
        </w:r>
        <w:r>
          <w:rPr>
            <w:noProof/>
            <w:webHidden/>
          </w:rPr>
          <w:fldChar w:fldCharType="separate"/>
        </w:r>
        <w:r>
          <w:rPr>
            <w:noProof/>
            <w:webHidden/>
          </w:rPr>
          <w:t>25</w:t>
        </w:r>
        <w:r>
          <w:rPr>
            <w:noProof/>
            <w:webHidden/>
          </w:rPr>
          <w:fldChar w:fldCharType="end"/>
        </w:r>
      </w:hyperlink>
    </w:p>
    <w:p w14:paraId="4A80DF67" w14:textId="46A7B2DC" w:rsidR="00BD4293" w:rsidRDefault="00CA75DD" w:rsidP="00BD4293">
      <w:r>
        <w:fldChar w:fldCharType="end"/>
      </w:r>
    </w:p>
    <w:p w14:paraId="4640C624" w14:textId="5FB513A8" w:rsidR="00C33591" w:rsidRDefault="00BD4293" w:rsidP="00C33591">
      <w:pPr>
        <w:pStyle w:val="Heading1"/>
        <w:jc w:val="center"/>
        <w:rPr>
          <w:noProof/>
        </w:rPr>
      </w:pPr>
      <w:r>
        <w:br w:type="page"/>
      </w:r>
      <w:r w:rsidR="00C33591">
        <w:lastRenderedPageBreak/>
        <w:t>Table of Figures</w:t>
      </w:r>
      <w:r w:rsidR="00C33591">
        <w:fldChar w:fldCharType="begin"/>
      </w:r>
      <w:r w:rsidR="00C33591">
        <w:instrText xml:space="preserve"> TOC \h \z \c "Figure" </w:instrText>
      </w:r>
      <w:r w:rsidR="00C33591">
        <w:fldChar w:fldCharType="separate"/>
      </w:r>
    </w:p>
    <w:p w14:paraId="3DFE3CE1" w14:textId="0C2F2EC6" w:rsidR="00C33591" w:rsidRDefault="00C33591" w:rsidP="00C33591">
      <w:pPr>
        <w:pStyle w:val="TableofFigures"/>
        <w:tabs>
          <w:tab w:val="right" w:leader="dot" w:pos="9350"/>
        </w:tabs>
        <w:jc w:val="left"/>
        <w:rPr>
          <w:noProof/>
        </w:rPr>
      </w:pPr>
      <w:hyperlink w:anchor="_Toc152664065" w:history="1">
        <w:r w:rsidRPr="00A52C87">
          <w:rPr>
            <w:rStyle w:val="Hyperlink"/>
            <w:noProof/>
          </w:rPr>
          <w:t>Figure 1 Raw Dataset</w:t>
        </w:r>
        <w:r>
          <w:rPr>
            <w:noProof/>
            <w:webHidden/>
          </w:rPr>
          <w:tab/>
        </w:r>
        <w:r>
          <w:rPr>
            <w:noProof/>
            <w:webHidden/>
          </w:rPr>
          <w:fldChar w:fldCharType="begin"/>
        </w:r>
        <w:r>
          <w:rPr>
            <w:noProof/>
            <w:webHidden/>
          </w:rPr>
          <w:instrText xml:space="preserve"> PAGEREF _Toc152664065 \h </w:instrText>
        </w:r>
        <w:r>
          <w:rPr>
            <w:noProof/>
            <w:webHidden/>
          </w:rPr>
        </w:r>
        <w:r>
          <w:rPr>
            <w:noProof/>
            <w:webHidden/>
          </w:rPr>
          <w:fldChar w:fldCharType="separate"/>
        </w:r>
        <w:r>
          <w:rPr>
            <w:noProof/>
            <w:webHidden/>
          </w:rPr>
          <w:t>9</w:t>
        </w:r>
        <w:r>
          <w:rPr>
            <w:noProof/>
            <w:webHidden/>
          </w:rPr>
          <w:fldChar w:fldCharType="end"/>
        </w:r>
      </w:hyperlink>
    </w:p>
    <w:p w14:paraId="5D72497F" w14:textId="7321B62E" w:rsidR="00C33591" w:rsidRDefault="00C33591" w:rsidP="00C33591">
      <w:pPr>
        <w:pStyle w:val="TableofFigures"/>
        <w:tabs>
          <w:tab w:val="right" w:leader="dot" w:pos="9350"/>
        </w:tabs>
        <w:jc w:val="left"/>
        <w:rPr>
          <w:noProof/>
        </w:rPr>
      </w:pPr>
      <w:hyperlink w:anchor="_Toc152664066" w:history="1">
        <w:r w:rsidRPr="00A52C87">
          <w:rPr>
            <w:rStyle w:val="Hyperlink"/>
            <w:noProof/>
          </w:rPr>
          <w:t>Figure 2 Code Segment 1 Sentiment Analysis and Keyword Analysis</w:t>
        </w:r>
        <w:r>
          <w:rPr>
            <w:noProof/>
            <w:webHidden/>
          </w:rPr>
          <w:tab/>
        </w:r>
        <w:r>
          <w:rPr>
            <w:noProof/>
            <w:webHidden/>
          </w:rPr>
          <w:fldChar w:fldCharType="begin"/>
        </w:r>
        <w:r>
          <w:rPr>
            <w:noProof/>
            <w:webHidden/>
          </w:rPr>
          <w:instrText xml:space="preserve"> PAGEREF _Toc152664066 \h </w:instrText>
        </w:r>
        <w:r>
          <w:rPr>
            <w:noProof/>
            <w:webHidden/>
          </w:rPr>
        </w:r>
        <w:r>
          <w:rPr>
            <w:noProof/>
            <w:webHidden/>
          </w:rPr>
          <w:fldChar w:fldCharType="separate"/>
        </w:r>
        <w:r>
          <w:rPr>
            <w:noProof/>
            <w:webHidden/>
          </w:rPr>
          <w:t>10</w:t>
        </w:r>
        <w:r>
          <w:rPr>
            <w:noProof/>
            <w:webHidden/>
          </w:rPr>
          <w:fldChar w:fldCharType="end"/>
        </w:r>
      </w:hyperlink>
    </w:p>
    <w:p w14:paraId="047A6B1A" w14:textId="57146AA8" w:rsidR="00C33591" w:rsidRDefault="00C33591" w:rsidP="00C33591">
      <w:pPr>
        <w:pStyle w:val="TableofFigures"/>
        <w:tabs>
          <w:tab w:val="right" w:leader="dot" w:pos="9350"/>
        </w:tabs>
        <w:jc w:val="left"/>
        <w:rPr>
          <w:noProof/>
        </w:rPr>
      </w:pPr>
      <w:hyperlink w:anchor="_Toc152664067" w:history="1">
        <w:r w:rsidRPr="00A52C87">
          <w:rPr>
            <w:rStyle w:val="Hyperlink"/>
            <w:noProof/>
          </w:rPr>
          <w:t>Figure 3 Result 1 Sentiment Analysis and Keyword Analysis</w:t>
        </w:r>
        <w:r>
          <w:rPr>
            <w:noProof/>
            <w:webHidden/>
          </w:rPr>
          <w:tab/>
        </w:r>
        <w:r>
          <w:rPr>
            <w:noProof/>
            <w:webHidden/>
          </w:rPr>
          <w:fldChar w:fldCharType="begin"/>
        </w:r>
        <w:r>
          <w:rPr>
            <w:noProof/>
            <w:webHidden/>
          </w:rPr>
          <w:instrText xml:space="preserve"> PAGEREF _Toc152664067 \h </w:instrText>
        </w:r>
        <w:r>
          <w:rPr>
            <w:noProof/>
            <w:webHidden/>
          </w:rPr>
        </w:r>
        <w:r>
          <w:rPr>
            <w:noProof/>
            <w:webHidden/>
          </w:rPr>
          <w:fldChar w:fldCharType="separate"/>
        </w:r>
        <w:r>
          <w:rPr>
            <w:noProof/>
            <w:webHidden/>
          </w:rPr>
          <w:t>11</w:t>
        </w:r>
        <w:r>
          <w:rPr>
            <w:noProof/>
            <w:webHidden/>
          </w:rPr>
          <w:fldChar w:fldCharType="end"/>
        </w:r>
      </w:hyperlink>
    </w:p>
    <w:p w14:paraId="676B6F61" w14:textId="77AB864A" w:rsidR="00C33591" w:rsidRDefault="00C33591" w:rsidP="00C33591">
      <w:pPr>
        <w:pStyle w:val="TableofFigures"/>
        <w:tabs>
          <w:tab w:val="right" w:leader="dot" w:pos="9350"/>
        </w:tabs>
        <w:jc w:val="left"/>
        <w:rPr>
          <w:noProof/>
        </w:rPr>
      </w:pPr>
      <w:hyperlink w:anchor="_Toc152664068" w:history="1">
        <w:r w:rsidRPr="00A52C87">
          <w:rPr>
            <w:rStyle w:val="Hyperlink"/>
            <w:noProof/>
          </w:rPr>
          <w:t>Figure 4 Code Segment 2 Sentiment Analysis and Keyword Analysis</w:t>
        </w:r>
        <w:r>
          <w:rPr>
            <w:noProof/>
            <w:webHidden/>
          </w:rPr>
          <w:tab/>
        </w:r>
        <w:r>
          <w:rPr>
            <w:noProof/>
            <w:webHidden/>
          </w:rPr>
          <w:fldChar w:fldCharType="begin"/>
        </w:r>
        <w:r>
          <w:rPr>
            <w:noProof/>
            <w:webHidden/>
          </w:rPr>
          <w:instrText xml:space="preserve"> PAGEREF _Toc152664068 \h </w:instrText>
        </w:r>
        <w:r>
          <w:rPr>
            <w:noProof/>
            <w:webHidden/>
          </w:rPr>
        </w:r>
        <w:r>
          <w:rPr>
            <w:noProof/>
            <w:webHidden/>
          </w:rPr>
          <w:fldChar w:fldCharType="separate"/>
        </w:r>
        <w:r>
          <w:rPr>
            <w:noProof/>
            <w:webHidden/>
          </w:rPr>
          <w:t>11</w:t>
        </w:r>
        <w:r>
          <w:rPr>
            <w:noProof/>
            <w:webHidden/>
          </w:rPr>
          <w:fldChar w:fldCharType="end"/>
        </w:r>
      </w:hyperlink>
    </w:p>
    <w:p w14:paraId="1F9CB927" w14:textId="14E5A8A7" w:rsidR="00C33591" w:rsidRDefault="00C33591" w:rsidP="00C33591">
      <w:pPr>
        <w:pStyle w:val="TableofFigures"/>
        <w:tabs>
          <w:tab w:val="right" w:leader="dot" w:pos="9350"/>
        </w:tabs>
        <w:jc w:val="left"/>
        <w:rPr>
          <w:noProof/>
        </w:rPr>
      </w:pPr>
      <w:hyperlink w:anchor="_Toc152664069" w:history="1">
        <w:r w:rsidRPr="00A52C87">
          <w:rPr>
            <w:rStyle w:val="Hyperlink"/>
            <w:noProof/>
          </w:rPr>
          <w:t>Figure 5 Code Segment 3 Sentiment Analysis and Keyword Analysis</w:t>
        </w:r>
        <w:r>
          <w:rPr>
            <w:noProof/>
            <w:webHidden/>
          </w:rPr>
          <w:tab/>
        </w:r>
        <w:r>
          <w:rPr>
            <w:noProof/>
            <w:webHidden/>
          </w:rPr>
          <w:fldChar w:fldCharType="begin"/>
        </w:r>
        <w:r>
          <w:rPr>
            <w:noProof/>
            <w:webHidden/>
          </w:rPr>
          <w:instrText xml:space="preserve"> PAGEREF _Toc152664069 \h </w:instrText>
        </w:r>
        <w:r>
          <w:rPr>
            <w:noProof/>
            <w:webHidden/>
          </w:rPr>
        </w:r>
        <w:r>
          <w:rPr>
            <w:noProof/>
            <w:webHidden/>
          </w:rPr>
          <w:fldChar w:fldCharType="separate"/>
        </w:r>
        <w:r>
          <w:rPr>
            <w:noProof/>
            <w:webHidden/>
          </w:rPr>
          <w:t>11</w:t>
        </w:r>
        <w:r>
          <w:rPr>
            <w:noProof/>
            <w:webHidden/>
          </w:rPr>
          <w:fldChar w:fldCharType="end"/>
        </w:r>
      </w:hyperlink>
    </w:p>
    <w:p w14:paraId="5A77C9A2" w14:textId="142DED77" w:rsidR="00C33591" w:rsidRDefault="00C33591" w:rsidP="00C33591">
      <w:pPr>
        <w:pStyle w:val="TableofFigures"/>
        <w:tabs>
          <w:tab w:val="right" w:leader="dot" w:pos="9350"/>
        </w:tabs>
        <w:jc w:val="left"/>
        <w:rPr>
          <w:noProof/>
        </w:rPr>
      </w:pPr>
      <w:hyperlink w:anchor="_Toc152664070" w:history="1">
        <w:r w:rsidRPr="00A52C87">
          <w:rPr>
            <w:rStyle w:val="Hyperlink"/>
            <w:noProof/>
          </w:rPr>
          <w:t>Figure 6 Result 2 Sentiment Analysis and Keyword Analysis</w:t>
        </w:r>
        <w:r>
          <w:rPr>
            <w:noProof/>
            <w:webHidden/>
          </w:rPr>
          <w:tab/>
        </w:r>
        <w:r>
          <w:rPr>
            <w:noProof/>
            <w:webHidden/>
          </w:rPr>
          <w:fldChar w:fldCharType="begin"/>
        </w:r>
        <w:r>
          <w:rPr>
            <w:noProof/>
            <w:webHidden/>
          </w:rPr>
          <w:instrText xml:space="preserve"> PAGEREF _Toc152664070 \h </w:instrText>
        </w:r>
        <w:r>
          <w:rPr>
            <w:noProof/>
            <w:webHidden/>
          </w:rPr>
        </w:r>
        <w:r>
          <w:rPr>
            <w:noProof/>
            <w:webHidden/>
          </w:rPr>
          <w:fldChar w:fldCharType="separate"/>
        </w:r>
        <w:r>
          <w:rPr>
            <w:noProof/>
            <w:webHidden/>
          </w:rPr>
          <w:t>12</w:t>
        </w:r>
        <w:r>
          <w:rPr>
            <w:noProof/>
            <w:webHidden/>
          </w:rPr>
          <w:fldChar w:fldCharType="end"/>
        </w:r>
      </w:hyperlink>
    </w:p>
    <w:p w14:paraId="407F3C18" w14:textId="602A629A" w:rsidR="00C33591" w:rsidRDefault="00C33591" w:rsidP="00C33591">
      <w:pPr>
        <w:pStyle w:val="TableofFigures"/>
        <w:tabs>
          <w:tab w:val="right" w:leader="dot" w:pos="9350"/>
        </w:tabs>
        <w:jc w:val="left"/>
        <w:rPr>
          <w:noProof/>
        </w:rPr>
      </w:pPr>
      <w:hyperlink w:anchor="_Toc152664071" w:history="1">
        <w:r w:rsidRPr="00A52C87">
          <w:rPr>
            <w:rStyle w:val="Hyperlink"/>
            <w:noProof/>
          </w:rPr>
          <w:t>Figure 7 Code Segment 1 Month-Over-Month Positive and Negative Review Count Change</w:t>
        </w:r>
        <w:r>
          <w:rPr>
            <w:noProof/>
            <w:webHidden/>
          </w:rPr>
          <w:tab/>
        </w:r>
        <w:r>
          <w:rPr>
            <w:noProof/>
            <w:webHidden/>
          </w:rPr>
          <w:fldChar w:fldCharType="begin"/>
        </w:r>
        <w:r>
          <w:rPr>
            <w:noProof/>
            <w:webHidden/>
          </w:rPr>
          <w:instrText xml:space="preserve"> PAGEREF _Toc152664071 \h </w:instrText>
        </w:r>
        <w:r>
          <w:rPr>
            <w:noProof/>
            <w:webHidden/>
          </w:rPr>
        </w:r>
        <w:r>
          <w:rPr>
            <w:noProof/>
            <w:webHidden/>
          </w:rPr>
          <w:fldChar w:fldCharType="separate"/>
        </w:r>
        <w:r>
          <w:rPr>
            <w:noProof/>
            <w:webHidden/>
          </w:rPr>
          <w:t>13</w:t>
        </w:r>
        <w:r>
          <w:rPr>
            <w:noProof/>
            <w:webHidden/>
          </w:rPr>
          <w:fldChar w:fldCharType="end"/>
        </w:r>
      </w:hyperlink>
    </w:p>
    <w:p w14:paraId="6C31424D" w14:textId="402BDDB5" w:rsidR="00C33591" w:rsidRDefault="00C33591" w:rsidP="00C33591">
      <w:pPr>
        <w:pStyle w:val="TableofFigures"/>
        <w:tabs>
          <w:tab w:val="right" w:leader="dot" w:pos="9350"/>
        </w:tabs>
        <w:jc w:val="left"/>
        <w:rPr>
          <w:noProof/>
        </w:rPr>
      </w:pPr>
      <w:hyperlink w:anchor="_Toc152664072" w:history="1">
        <w:r w:rsidRPr="00A52C87">
          <w:rPr>
            <w:rStyle w:val="Hyperlink"/>
            <w:noProof/>
          </w:rPr>
          <w:t>Figure 8 Result 1 Month-Over-Month Positive and Negative Review Count Change</w:t>
        </w:r>
        <w:r>
          <w:rPr>
            <w:noProof/>
            <w:webHidden/>
          </w:rPr>
          <w:tab/>
        </w:r>
        <w:r>
          <w:rPr>
            <w:noProof/>
            <w:webHidden/>
          </w:rPr>
          <w:fldChar w:fldCharType="begin"/>
        </w:r>
        <w:r>
          <w:rPr>
            <w:noProof/>
            <w:webHidden/>
          </w:rPr>
          <w:instrText xml:space="preserve"> PAGEREF _Toc152664072 \h </w:instrText>
        </w:r>
        <w:r>
          <w:rPr>
            <w:noProof/>
            <w:webHidden/>
          </w:rPr>
        </w:r>
        <w:r>
          <w:rPr>
            <w:noProof/>
            <w:webHidden/>
          </w:rPr>
          <w:fldChar w:fldCharType="separate"/>
        </w:r>
        <w:r>
          <w:rPr>
            <w:noProof/>
            <w:webHidden/>
          </w:rPr>
          <w:t>14</w:t>
        </w:r>
        <w:r>
          <w:rPr>
            <w:noProof/>
            <w:webHidden/>
          </w:rPr>
          <w:fldChar w:fldCharType="end"/>
        </w:r>
      </w:hyperlink>
    </w:p>
    <w:p w14:paraId="38C97F28" w14:textId="78955C3E" w:rsidR="00C33591" w:rsidRDefault="00C33591" w:rsidP="00C33591">
      <w:pPr>
        <w:pStyle w:val="TableofFigures"/>
        <w:tabs>
          <w:tab w:val="right" w:leader="dot" w:pos="9350"/>
        </w:tabs>
        <w:jc w:val="left"/>
        <w:rPr>
          <w:noProof/>
        </w:rPr>
      </w:pPr>
      <w:hyperlink w:anchor="_Toc152664073" w:history="1">
        <w:r w:rsidRPr="00A52C87">
          <w:rPr>
            <w:rStyle w:val="Hyperlink"/>
            <w:noProof/>
          </w:rPr>
          <w:t>Figure 9 Code Segment 1 Common Words Identification</w:t>
        </w:r>
        <w:r>
          <w:rPr>
            <w:noProof/>
            <w:webHidden/>
          </w:rPr>
          <w:tab/>
        </w:r>
        <w:r>
          <w:rPr>
            <w:noProof/>
            <w:webHidden/>
          </w:rPr>
          <w:fldChar w:fldCharType="begin"/>
        </w:r>
        <w:r>
          <w:rPr>
            <w:noProof/>
            <w:webHidden/>
          </w:rPr>
          <w:instrText xml:space="preserve"> PAGEREF _Toc152664073 \h </w:instrText>
        </w:r>
        <w:r>
          <w:rPr>
            <w:noProof/>
            <w:webHidden/>
          </w:rPr>
        </w:r>
        <w:r>
          <w:rPr>
            <w:noProof/>
            <w:webHidden/>
          </w:rPr>
          <w:fldChar w:fldCharType="separate"/>
        </w:r>
        <w:r>
          <w:rPr>
            <w:noProof/>
            <w:webHidden/>
          </w:rPr>
          <w:t>15</w:t>
        </w:r>
        <w:r>
          <w:rPr>
            <w:noProof/>
            <w:webHidden/>
          </w:rPr>
          <w:fldChar w:fldCharType="end"/>
        </w:r>
      </w:hyperlink>
    </w:p>
    <w:p w14:paraId="251FECB0" w14:textId="4CEBF735" w:rsidR="00C33591" w:rsidRDefault="00C33591" w:rsidP="00C33591">
      <w:pPr>
        <w:pStyle w:val="TableofFigures"/>
        <w:tabs>
          <w:tab w:val="right" w:leader="dot" w:pos="9350"/>
        </w:tabs>
        <w:jc w:val="left"/>
        <w:rPr>
          <w:noProof/>
        </w:rPr>
      </w:pPr>
      <w:hyperlink w:anchor="_Toc152664074" w:history="1">
        <w:r w:rsidRPr="00A52C87">
          <w:rPr>
            <w:rStyle w:val="Hyperlink"/>
            <w:noProof/>
          </w:rPr>
          <w:t>Figure 10 Result 1 Common Words Identification</w:t>
        </w:r>
        <w:r>
          <w:rPr>
            <w:noProof/>
            <w:webHidden/>
          </w:rPr>
          <w:tab/>
        </w:r>
        <w:r>
          <w:rPr>
            <w:noProof/>
            <w:webHidden/>
          </w:rPr>
          <w:fldChar w:fldCharType="begin"/>
        </w:r>
        <w:r>
          <w:rPr>
            <w:noProof/>
            <w:webHidden/>
          </w:rPr>
          <w:instrText xml:space="preserve"> PAGEREF _Toc152664074 \h </w:instrText>
        </w:r>
        <w:r>
          <w:rPr>
            <w:noProof/>
            <w:webHidden/>
          </w:rPr>
        </w:r>
        <w:r>
          <w:rPr>
            <w:noProof/>
            <w:webHidden/>
          </w:rPr>
          <w:fldChar w:fldCharType="separate"/>
        </w:r>
        <w:r>
          <w:rPr>
            <w:noProof/>
            <w:webHidden/>
          </w:rPr>
          <w:t>16</w:t>
        </w:r>
        <w:r>
          <w:rPr>
            <w:noProof/>
            <w:webHidden/>
          </w:rPr>
          <w:fldChar w:fldCharType="end"/>
        </w:r>
      </w:hyperlink>
    </w:p>
    <w:p w14:paraId="54C7D688" w14:textId="18058B6F" w:rsidR="00C33591" w:rsidRDefault="00C33591" w:rsidP="00C33591">
      <w:pPr>
        <w:pStyle w:val="TableofFigures"/>
        <w:tabs>
          <w:tab w:val="right" w:leader="dot" w:pos="9350"/>
        </w:tabs>
        <w:jc w:val="left"/>
        <w:rPr>
          <w:noProof/>
        </w:rPr>
      </w:pPr>
      <w:hyperlink w:anchor="_Toc152664075" w:history="1">
        <w:r w:rsidRPr="00A52C87">
          <w:rPr>
            <w:rStyle w:val="Hyperlink"/>
            <w:noProof/>
          </w:rPr>
          <w:t>Figure 11  Result 2 Common Words Identification</w:t>
        </w:r>
        <w:r>
          <w:rPr>
            <w:noProof/>
            <w:webHidden/>
          </w:rPr>
          <w:tab/>
        </w:r>
        <w:r>
          <w:rPr>
            <w:noProof/>
            <w:webHidden/>
          </w:rPr>
          <w:fldChar w:fldCharType="begin"/>
        </w:r>
        <w:r>
          <w:rPr>
            <w:noProof/>
            <w:webHidden/>
          </w:rPr>
          <w:instrText xml:space="preserve"> PAGEREF _Toc152664075 \h </w:instrText>
        </w:r>
        <w:r>
          <w:rPr>
            <w:noProof/>
            <w:webHidden/>
          </w:rPr>
        </w:r>
        <w:r>
          <w:rPr>
            <w:noProof/>
            <w:webHidden/>
          </w:rPr>
          <w:fldChar w:fldCharType="separate"/>
        </w:r>
        <w:r>
          <w:rPr>
            <w:noProof/>
            <w:webHidden/>
          </w:rPr>
          <w:t>16</w:t>
        </w:r>
        <w:r>
          <w:rPr>
            <w:noProof/>
            <w:webHidden/>
          </w:rPr>
          <w:fldChar w:fldCharType="end"/>
        </w:r>
      </w:hyperlink>
    </w:p>
    <w:p w14:paraId="117DFAE6" w14:textId="15166262" w:rsidR="00C33591" w:rsidRDefault="00C33591" w:rsidP="00C33591">
      <w:pPr>
        <w:pStyle w:val="TableofFigures"/>
        <w:tabs>
          <w:tab w:val="right" w:leader="dot" w:pos="9350"/>
        </w:tabs>
        <w:jc w:val="left"/>
        <w:rPr>
          <w:noProof/>
        </w:rPr>
      </w:pPr>
      <w:hyperlink w:anchor="_Toc152664076" w:history="1">
        <w:r w:rsidRPr="00A52C87">
          <w:rPr>
            <w:rStyle w:val="Hyperlink"/>
            <w:noProof/>
          </w:rPr>
          <w:t>Figure 12  Code Segment 1 Clustering the Common Words with Word Embeddings and Hierarchical Clustering</w:t>
        </w:r>
        <w:r>
          <w:rPr>
            <w:noProof/>
            <w:webHidden/>
          </w:rPr>
          <w:tab/>
        </w:r>
        <w:r>
          <w:rPr>
            <w:noProof/>
            <w:webHidden/>
          </w:rPr>
          <w:fldChar w:fldCharType="begin"/>
        </w:r>
        <w:r>
          <w:rPr>
            <w:noProof/>
            <w:webHidden/>
          </w:rPr>
          <w:instrText xml:space="preserve"> PAGEREF _Toc152664076 \h </w:instrText>
        </w:r>
        <w:r>
          <w:rPr>
            <w:noProof/>
            <w:webHidden/>
          </w:rPr>
        </w:r>
        <w:r>
          <w:rPr>
            <w:noProof/>
            <w:webHidden/>
          </w:rPr>
          <w:fldChar w:fldCharType="separate"/>
        </w:r>
        <w:r>
          <w:rPr>
            <w:noProof/>
            <w:webHidden/>
          </w:rPr>
          <w:t>17</w:t>
        </w:r>
        <w:r>
          <w:rPr>
            <w:noProof/>
            <w:webHidden/>
          </w:rPr>
          <w:fldChar w:fldCharType="end"/>
        </w:r>
      </w:hyperlink>
    </w:p>
    <w:p w14:paraId="290EF4B7" w14:textId="20E8EE46" w:rsidR="00C33591" w:rsidRDefault="00C33591" w:rsidP="00C33591">
      <w:pPr>
        <w:pStyle w:val="TableofFigures"/>
        <w:tabs>
          <w:tab w:val="right" w:leader="dot" w:pos="9350"/>
        </w:tabs>
        <w:jc w:val="left"/>
        <w:rPr>
          <w:noProof/>
        </w:rPr>
      </w:pPr>
      <w:hyperlink w:anchor="_Toc152664077" w:history="1">
        <w:r w:rsidRPr="00A52C87">
          <w:rPr>
            <w:rStyle w:val="Hyperlink"/>
            <w:noProof/>
          </w:rPr>
          <w:t>Figure 13 Result 1 Clustering the Common Words with Word Embeddings and Hierarchical Clustering</w:t>
        </w:r>
        <w:r>
          <w:rPr>
            <w:noProof/>
            <w:webHidden/>
          </w:rPr>
          <w:tab/>
        </w:r>
        <w:r>
          <w:rPr>
            <w:noProof/>
            <w:webHidden/>
          </w:rPr>
          <w:fldChar w:fldCharType="begin"/>
        </w:r>
        <w:r>
          <w:rPr>
            <w:noProof/>
            <w:webHidden/>
          </w:rPr>
          <w:instrText xml:space="preserve"> PAGEREF _Toc152664077 \h </w:instrText>
        </w:r>
        <w:r>
          <w:rPr>
            <w:noProof/>
            <w:webHidden/>
          </w:rPr>
        </w:r>
        <w:r>
          <w:rPr>
            <w:noProof/>
            <w:webHidden/>
          </w:rPr>
          <w:fldChar w:fldCharType="separate"/>
        </w:r>
        <w:r>
          <w:rPr>
            <w:noProof/>
            <w:webHidden/>
          </w:rPr>
          <w:t>18</w:t>
        </w:r>
        <w:r>
          <w:rPr>
            <w:noProof/>
            <w:webHidden/>
          </w:rPr>
          <w:fldChar w:fldCharType="end"/>
        </w:r>
      </w:hyperlink>
    </w:p>
    <w:p w14:paraId="3DCEDBEF" w14:textId="3ECD876C" w:rsidR="00C33591" w:rsidRDefault="00C33591" w:rsidP="00C33591">
      <w:pPr>
        <w:pStyle w:val="TableofFigures"/>
        <w:tabs>
          <w:tab w:val="right" w:leader="dot" w:pos="9350"/>
        </w:tabs>
        <w:jc w:val="left"/>
        <w:rPr>
          <w:noProof/>
        </w:rPr>
      </w:pPr>
      <w:hyperlink w:anchor="_Toc152664078" w:history="1">
        <w:r w:rsidRPr="00A52C87">
          <w:rPr>
            <w:rStyle w:val="Hyperlink"/>
            <w:noProof/>
          </w:rPr>
          <w:t>Figure 14 Result 1 Cluster Analysis</w:t>
        </w:r>
        <w:r>
          <w:rPr>
            <w:noProof/>
            <w:webHidden/>
          </w:rPr>
          <w:tab/>
        </w:r>
        <w:r>
          <w:rPr>
            <w:noProof/>
            <w:webHidden/>
          </w:rPr>
          <w:fldChar w:fldCharType="begin"/>
        </w:r>
        <w:r>
          <w:rPr>
            <w:noProof/>
            <w:webHidden/>
          </w:rPr>
          <w:instrText xml:space="preserve"> PAGEREF _Toc152664078 \h </w:instrText>
        </w:r>
        <w:r>
          <w:rPr>
            <w:noProof/>
            <w:webHidden/>
          </w:rPr>
        </w:r>
        <w:r>
          <w:rPr>
            <w:noProof/>
            <w:webHidden/>
          </w:rPr>
          <w:fldChar w:fldCharType="separate"/>
        </w:r>
        <w:r>
          <w:rPr>
            <w:noProof/>
            <w:webHidden/>
          </w:rPr>
          <w:t>18</w:t>
        </w:r>
        <w:r>
          <w:rPr>
            <w:noProof/>
            <w:webHidden/>
          </w:rPr>
          <w:fldChar w:fldCharType="end"/>
        </w:r>
      </w:hyperlink>
    </w:p>
    <w:p w14:paraId="43D8364B" w14:textId="12BC79B4" w:rsidR="00C33591" w:rsidRDefault="00C33591" w:rsidP="00C33591">
      <w:pPr>
        <w:pStyle w:val="TableofFigures"/>
        <w:tabs>
          <w:tab w:val="right" w:leader="dot" w:pos="9350"/>
        </w:tabs>
        <w:jc w:val="left"/>
        <w:rPr>
          <w:noProof/>
        </w:rPr>
      </w:pPr>
      <w:hyperlink w:anchor="_Toc152664079" w:history="1">
        <w:r w:rsidRPr="00A52C87">
          <w:rPr>
            <w:rStyle w:val="Hyperlink"/>
            <w:noProof/>
          </w:rPr>
          <w:t>Figure 15 Code Segment 1 Cluster Analysis</w:t>
        </w:r>
        <w:r>
          <w:rPr>
            <w:noProof/>
            <w:webHidden/>
          </w:rPr>
          <w:tab/>
        </w:r>
        <w:r>
          <w:rPr>
            <w:noProof/>
            <w:webHidden/>
          </w:rPr>
          <w:fldChar w:fldCharType="begin"/>
        </w:r>
        <w:r>
          <w:rPr>
            <w:noProof/>
            <w:webHidden/>
          </w:rPr>
          <w:instrText xml:space="preserve"> PAGEREF _Toc152664079 \h </w:instrText>
        </w:r>
        <w:r>
          <w:rPr>
            <w:noProof/>
            <w:webHidden/>
          </w:rPr>
        </w:r>
        <w:r>
          <w:rPr>
            <w:noProof/>
            <w:webHidden/>
          </w:rPr>
          <w:fldChar w:fldCharType="separate"/>
        </w:r>
        <w:r>
          <w:rPr>
            <w:noProof/>
            <w:webHidden/>
          </w:rPr>
          <w:t>20</w:t>
        </w:r>
        <w:r>
          <w:rPr>
            <w:noProof/>
            <w:webHidden/>
          </w:rPr>
          <w:fldChar w:fldCharType="end"/>
        </w:r>
      </w:hyperlink>
    </w:p>
    <w:p w14:paraId="58A7A640" w14:textId="5E921BA8" w:rsidR="00C33591" w:rsidRDefault="00C33591" w:rsidP="00C33591">
      <w:pPr>
        <w:pStyle w:val="TableofFigures"/>
        <w:tabs>
          <w:tab w:val="right" w:leader="dot" w:pos="9350"/>
        </w:tabs>
        <w:jc w:val="left"/>
        <w:rPr>
          <w:noProof/>
        </w:rPr>
      </w:pPr>
      <w:hyperlink w:anchor="_Toc152664080" w:history="1">
        <w:r w:rsidRPr="00A52C87">
          <w:rPr>
            <w:rStyle w:val="Hyperlink"/>
            <w:noProof/>
          </w:rPr>
          <w:t>Figure 16 Result 2 Cluster Analysis</w:t>
        </w:r>
        <w:r>
          <w:rPr>
            <w:noProof/>
            <w:webHidden/>
          </w:rPr>
          <w:tab/>
        </w:r>
        <w:r>
          <w:rPr>
            <w:noProof/>
            <w:webHidden/>
          </w:rPr>
          <w:fldChar w:fldCharType="begin"/>
        </w:r>
        <w:r>
          <w:rPr>
            <w:noProof/>
            <w:webHidden/>
          </w:rPr>
          <w:instrText xml:space="preserve"> PAGEREF _Toc152664080 \h </w:instrText>
        </w:r>
        <w:r>
          <w:rPr>
            <w:noProof/>
            <w:webHidden/>
          </w:rPr>
        </w:r>
        <w:r>
          <w:rPr>
            <w:noProof/>
            <w:webHidden/>
          </w:rPr>
          <w:fldChar w:fldCharType="separate"/>
        </w:r>
        <w:r>
          <w:rPr>
            <w:noProof/>
            <w:webHidden/>
          </w:rPr>
          <w:t>20</w:t>
        </w:r>
        <w:r>
          <w:rPr>
            <w:noProof/>
            <w:webHidden/>
          </w:rPr>
          <w:fldChar w:fldCharType="end"/>
        </w:r>
      </w:hyperlink>
    </w:p>
    <w:p w14:paraId="32A1B846" w14:textId="22B4665B" w:rsidR="00C33591" w:rsidRDefault="00C33591" w:rsidP="00C33591">
      <w:pPr>
        <w:pStyle w:val="TableofFigures"/>
        <w:tabs>
          <w:tab w:val="right" w:leader="dot" w:pos="9350"/>
        </w:tabs>
        <w:jc w:val="left"/>
        <w:rPr>
          <w:noProof/>
        </w:rPr>
      </w:pPr>
      <w:hyperlink w:anchor="_Toc152664081" w:history="1">
        <w:r w:rsidRPr="00A52C87">
          <w:rPr>
            <w:rStyle w:val="Hyperlink"/>
            <w:noProof/>
          </w:rPr>
          <w:t>Figure 17 Result 3 Cluster Analysis</w:t>
        </w:r>
        <w:r>
          <w:rPr>
            <w:noProof/>
            <w:webHidden/>
          </w:rPr>
          <w:tab/>
        </w:r>
        <w:r>
          <w:rPr>
            <w:noProof/>
            <w:webHidden/>
          </w:rPr>
          <w:fldChar w:fldCharType="begin"/>
        </w:r>
        <w:r>
          <w:rPr>
            <w:noProof/>
            <w:webHidden/>
          </w:rPr>
          <w:instrText xml:space="preserve"> PAGEREF _Toc152664081 \h </w:instrText>
        </w:r>
        <w:r>
          <w:rPr>
            <w:noProof/>
            <w:webHidden/>
          </w:rPr>
        </w:r>
        <w:r>
          <w:rPr>
            <w:noProof/>
            <w:webHidden/>
          </w:rPr>
          <w:fldChar w:fldCharType="separate"/>
        </w:r>
        <w:r>
          <w:rPr>
            <w:noProof/>
            <w:webHidden/>
          </w:rPr>
          <w:t>21</w:t>
        </w:r>
        <w:r>
          <w:rPr>
            <w:noProof/>
            <w:webHidden/>
          </w:rPr>
          <w:fldChar w:fldCharType="end"/>
        </w:r>
      </w:hyperlink>
    </w:p>
    <w:p w14:paraId="012712CD" w14:textId="79CCA057" w:rsidR="00C33591" w:rsidRDefault="00C33591" w:rsidP="00C33591">
      <w:pPr>
        <w:pStyle w:val="TableofFigures"/>
        <w:tabs>
          <w:tab w:val="right" w:leader="dot" w:pos="9350"/>
        </w:tabs>
        <w:jc w:val="left"/>
        <w:rPr>
          <w:noProof/>
        </w:rPr>
      </w:pPr>
      <w:hyperlink w:anchor="_Toc152664082" w:history="1">
        <w:r w:rsidRPr="00A52C87">
          <w:rPr>
            <w:rStyle w:val="Hyperlink"/>
            <w:noProof/>
          </w:rPr>
          <w:t>Figure 18 Reviews Count and Sentiment Analysis</w:t>
        </w:r>
        <w:r>
          <w:rPr>
            <w:noProof/>
            <w:webHidden/>
          </w:rPr>
          <w:tab/>
        </w:r>
        <w:r>
          <w:rPr>
            <w:noProof/>
            <w:webHidden/>
          </w:rPr>
          <w:fldChar w:fldCharType="begin"/>
        </w:r>
        <w:r>
          <w:rPr>
            <w:noProof/>
            <w:webHidden/>
          </w:rPr>
          <w:instrText xml:space="preserve"> PAGEREF _Toc152664082 \h </w:instrText>
        </w:r>
        <w:r>
          <w:rPr>
            <w:noProof/>
            <w:webHidden/>
          </w:rPr>
        </w:r>
        <w:r>
          <w:rPr>
            <w:noProof/>
            <w:webHidden/>
          </w:rPr>
          <w:fldChar w:fldCharType="separate"/>
        </w:r>
        <w:r>
          <w:rPr>
            <w:noProof/>
            <w:webHidden/>
          </w:rPr>
          <w:t>21</w:t>
        </w:r>
        <w:r>
          <w:rPr>
            <w:noProof/>
            <w:webHidden/>
          </w:rPr>
          <w:fldChar w:fldCharType="end"/>
        </w:r>
      </w:hyperlink>
    </w:p>
    <w:p w14:paraId="5308ECE2" w14:textId="11CE4812" w:rsidR="00C33591" w:rsidRDefault="00C33591" w:rsidP="00C33591">
      <w:pPr>
        <w:pStyle w:val="TableofFigures"/>
        <w:tabs>
          <w:tab w:val="right" w:leader="dot" w:pos="9350"/>
        </w:tabs>
        <w:jc w:val="left"/>
        <w:rPr>
          <w:noProof/>
        </w:rPr>
      </w:pPr>
      <w:hyperlink w:anchor="_Toc152664083" w:history="1">
        <w:r w:rsidRPr="00A52C87">
          <w:rPr>
            <w:rStyle w:val="Hyperlink"/>
            <w:noProof/>
          </w:rPr>
          <w:t>Figure 19 Reviews Count and Sentiment Analysis</w:t>
        </w:r>
        <w:r>
          <w:rPr>
            <w:noProof/>
            <w:webHidden/>
          </w:rPr>
          <w:tab/>
        </w:r>
        <w:r>
          <w:rPr>
            <w:noProof/>
            <w:webHidden/>
          </w:rPr>
          <w:fldChar w:fldCharType="begin"/>
        </w:r>
        <w:r>
          <w:rPr>
            <w:noProof/>
            <w:webHidden/>
          </w:rPr>
          <w:instrText xml:space="preserve"> PAGEREF _Toc152664083 \h </w:instrText>
        </w:r>
        <w:r>
          <w:rPr>
            <w:noProof/>
            <w:webHidden/>
          </w:rPr>
        </w:r>
        <w:r>
          <w:rPr>
            <w:noProof/>
            <w:webHidden/>
          </w:rPr>
          <w:fldChar w:fldCharType="separate"/>
        </w:r>
        <w:r>
          <w:rPr>
            <w:noProof/>
            <w:webHidden/>
          </w:rPr>
          <w:t>22</w:t>
        </w:r>
        <w:r>
          <w:rPr>
            <w:noProof/>
            <w:webHidden/>
          </w:rPr>
          <w:fldChar w:fldCharType="end"/>
        </w:r>
      </w:hyperlink>
    </w:p>
    <w:p w14:paraId="18746C9A" w14:textId="1AC20D9E" w:rsidR="00C33591" w:rsidRDefault="00C33591" w:rsidP="00C33591">
      <w:pPr>
        <w:pStyle w:val="TableofFigures"/>
        <w:tabs>
          <w:tab w:val="right" w:leader="dot" w:pos="9350"/>
        </w:tabs>
        <w:jc w:val="left"/>
        <w:rPr>
          <w:noProof/>
        </w:rPr>
      </w:pPr>
      <w:hyperlink w:anchor="_Toc152664084" w:history="1">
        <w:r w:rsidRPr="00A52C87">
          <w:rPr>
            <w:rStyle w:val="Hyperlink"/>
            <w:noProof/>
          </w:rPr>
          <w:t>Figure 20 Reviews Count and Sentiment Analysis</w:t>
        </w:r>
        <w:r>
          <w:rPr>
            <w:noProof/>
            <w:webHidden/>
          </w:rPr>
          <w:tab/>
        </w:r>
        <w:r>
          <w:rPr>
            <w:noProof/>
            <w:webHidden/>
          </w:rPr>
          <w:fldChar w:fldCharType="begin"/>
        </w:r>
        <w:r>
          <w:rPr>
            <w:noProof/>
            <w:webHidden/>
          </w:rPr>
          <w:instrText xml:space="preserve"> PAGEREF _Toc152664084 \h </w:instrText>
        </w:r>
        <w:r>
          <w:rPr>
            <w:noProof/>
            <w:webHidden/>
          </w:rPr>
        </w:r>
        <w:r>
          <w:rPr>
            <w:noProof/>
            <w:webHidden/>
          </w:rPr>
          <w:fldChar w:fldCharType="separate"/>
        </w:r>
        <w:r>
          <w:rPr>
            <w:noProof/>
            <w:webHidden/>
          </w:rPr>
          <w:t>23</w:t>
        </w:r>
        <w:r>
          <w:rPr>
            <w:noProof/>
            <w:webHidden/>
          </w:rPr>
          <w:fldChar w:fldCharType="end"/>
        </w:r>
      </w:hyperlink>
    </w:p>
    <w:p w14:paraId="45770E5C" w14:textId="3FD092AD" w:rsidR="00C33591" w:rsidRDefault="00C33591" w:rsidP="00C33591">
      <w:pPr>
        <w:pStyle w:val="TableofFigures"/>
        <w:tabs>
          <w:tab w:val="right" w:leader="dot" w:pos="9350"/>
        </w:tabs>
        <w:jc w:val="left"/>
        <w:rPr>
          <w:noProof/>
        </w:rPr>
      </w:pPr>
      <w:hyperlink w:anchor="_Toc152664085" w:history="1">
        <w:r w:rsidRPr="00A52C87">
          <w:rPr>
            <w:rStyle w:val="Hyperlink"/>
            <w:noProof/>
          </w:rPr>
          <w:t>Figure 21 Keywords Analysis</w:t>
        </w:r>
        <w:r>
          <w:rPr>
            <w:noProof/>
            <w:webHidden/>
          </w:rPr>
          <w:tab/>
        </w:r>
        <w:r>
          <w:rPr>
            <w:noProof/>
            <w:webHidden/>
          </w:rPr>
          <w:fldChar w:fldCharType="begin"/>
        </w:r>
        <w:r>
          <w:rPr>
            <w:noProof/>
            <w:webHidden/>
          </w:rPr>
          <w:instrText xml:space="preserve"> PAGEREF _Toc152664085 \h </w:instrText>
        </w:r>
        <w:r>
          <w:rPr>
            <w:noProof/>
            <w:webHidden/>
          </w:rPr>
        </w:r>
        <w:r>
          <w:rPr>
            <w:noProof/>
            <w:webHidden/>
          </w:rPr>
          <w:fldChar w:fldCharType="separate"/>
        </w:r>
        <w:r>
          <w:rPr>
            <w:noProof/>
            <w:webHidden/>
          </w:rPr>
          <w:t>24</w:t>
        </w:r>
        <w:r>
          <w:rPr>
            <w:noProof/>
            <w:webHidden/>
          </w:rPr>
          <w:fldChar w:fldCharType="end"/>
        </w:r>
      </w:hyperlink>
    </w:p>
    <w:p w14:paraId="036EC507" w14:textId="6F191A9D" w:rsidR="00C33591" w:rsidRDefault="00C33591" w:rsidP="00C33591">
      <w:pPr>
        <w:pStyle w:val="TableofFigures"/>
        <w:tabs>
          <w:tab w:val="right" w:leader="dot" w:pos="9350"/>
        </w:tabs>
        <w:jc w:val="left"/>
        <w:rPr>
          <w:noProof/>
        </w:rPr>
      </w:pPr>
      <w:hyperlink w:anchor="_Toc152664086" w:history="1">
        <w:r w:rsidRPr="00A52C87">
          <w:rPr>
            <w:rStyle w:val="Hyperlink"/>
            <w:noProof/>
          </w:rPr>
          <w:t>Figure 22 Keywords Analysis</w:t>
        </w:r>
        <w:r>
          <w:rPr>
            <w:noProof/>
            <w:webHidden/>
          </w:rPr>
          <w:tab/>
        </w:r>
        <w:r>
          <w:rPr>
            <w:noProof/>
            <w:webHidden/>
          </w:rPr>
          <w:fldChar w:fldCharType="begin"/>
        </w:r>
        <w:r>
          <w:rPr>
            <w:noProof/>
            <w:webHidden/>
          </w:rPr>
          <w:instrText xml:space="preserve"> PAGEREF _Toc152664086 \h </w:instrText>
        </w:r>
        <w:r>
          <w:rPr>
            <w:noProof/>
            <w:webHidden/>
          </w:rPr>
        </w:r>
        <w:r>
          <w:rPr>
            <w:noProof/>
            <w:webHidden/>
          </w:rPr>
          <w:fldChar w:fldCharType="separate"/>
        </w:r>
        <w:r>
          <w:rPr>
            <w:noProof/>
            <w:webHidden/>
          </w:rPr>
          <w:t>25</w:t>
        </w:r>
        <w:r>
          <w:rPr>
            <w:noProof/>
            <w:webHidden/>
          </w:rPr>
          <w:fldChar w:fldCharType="end"/>
        </w:r>
      </w:hyperlink>
    </w:p>
    <w:p w14:paraId="4B895CB5" w14:textId="7D1F8B84" w:rsidR="00C33591" w:rsidRDefault="00C33591" w:rsidP="00C33591">
      <w:pPr>
        <w:pStyle w:val="TableofFigures"/>
        <w:tabs>
          <w:tab w:val="right" w:leader="dot" w:pos="9350"/>
        </w:tabs>
        <w:jc w:val="left"/>
        <w:rPr>
          <w:noProof/>
        </w:rPr>
      </w:pPr>
      <w:hyperlink w:anchor="_Toc152664087" w:history="1">
        <w:r w:rsidRPr="00A52C87">
          <w:rPr>
            <w:rStyle w:val="Hyperlink"/>
            <w:noProof/>
          </w:rPr>
          <w:t>Figure 23 Common Words Analysis through Clustering</w:t>
        </w:r>
        <w:r>
          <w:rPr>
            <w:noProof/>
            <w:webHidden/>
          </w:rPr>
          <w:tab/>
        </w:r>
        <w:r>
          <w:rPr>
            <w:noProof/>
            <w:webHidden/>
          </w:rPr>
          <w:fldChar w:fldCharType="begin"/>
        </w:r>
        <w:r>
          <w:rPr>
            <w:noProof/>
            <w:webHidden/>
          </w:rPr>
          <w:instrText xml:space="preserve"> PAGEREF _Toc152664087 \h </w:instrText>
        </w:r>
        <w:r>
          <w:rPr>
            <w:noProof/>
            <w:webHidden/>
          </w:rPr>
        </w:r>
        <w:r>
          <w:rPr>
            <w:noProof/>
            <w:webHidden/>
          </w:rPr>
          <w:fldChar w:fldCharType="separate"/>
        </w:r>
        <w:r>
          <w:rPr>
            <w:noProof/>
            <w:webHidden/>
          </w:rPr>
          <w:t>26</w:t>
        </w:r>
        <w:r>
          <w:rPr>
            <w:noProof/>
            <w:webHidden/>
          </w:rPr>
          <w:fldChar w:fldCharType="end"/>
        </w:r>
      </w:hyperlink>
    </w:p>
    <w:p w14:paraId="6FB66A50" w14:textId="665A2DED" w:rsidR="00C33591" w:rsidRDefault="00C33591" w:rsidP="00C33591">
      <w:pPr>
        <w:pStyle w:val="TableofFigures"/>
        <w:tabs>
          <w:tab w:val="right" w:leader="dot" w:pos="9350"/>
        </w:tabs>
        <w:jc w:val="left"/>
        <w:rPr>
          <w:noProof/>
        </w:rPr>
      </w:pPr>
      <w:hyperlink w:anchor="_Toc152664088" w:history="1">
        <w:r w:rsidRPr="00A52C87">
          <w:rPr>
            <w:rStyle w:val="Hyperlink"/>
            <w:noProof/>
          </w:rPr>
          <w:t>Figure 24 Common Words Analysis through Clustering</w:t>
        </w:r>
        <w:r>
          <w:rPr>
            <w:noProof/>
            <w:webHidden/>
          </w:rPr>
          <w:tab/>
        </w:r>
        <w:r>
          <w:rPr>
            <w:noProof/>
            <w:webHidden/>
          </w:rPr>
          <w:fldChar w:fldCharType="begin"/>
        </w:r>
        <w:r>
          <w:rPr>
            <w:noProof/>
            <w:webHidden/>
          </w:rPr>
          <w:instrText xml:space="preserve"> PAGEREF _Toc152664088 \h </w:instrText>
        </w:r>
        <w:r>
          <w:rPr>
            <w:noProof/>
            <w:webHidden/>
          </w:rPr>
        </w:r>
        <w:r>
          <w:rPr>
            <w:noProof/>
            <w:webHidden/>
          </w:rPr>
          <w:fldChar w:fldCharType="separate"/>
        </w:r>
        <w:r>
          <w:rPr>
            <w:noProof/>
            <w:webHidden/>
          </w:rPr>
          <w:t>26</w:t>
        </w:r>
        <w:r>
          <w:rPr>
            <w:noProof/>
            <w:webHidden/>
          </w:rPr>
          <w:fldChar w:fldCharType="end"/>
        </w:r>
      </w:hyperlink>
    </w:p>
    <w:p w14:paraId="31BF8592" w14:textId="0D1DAB49" w:rsidR="00BD4293" w:rsidRDefault="00C33591" w:rsidP="00C33591">
      <w:pPr>
        <w:outlineLvl w:val="9"/>
      </w:pPr>
      <w:r>
        <w:fldChar w:fldCharType="end"/>
      </w:r>
    </w:p>
    <w:p w14:paraId="323FA5AE" w14:textId="77777777" w:rsidR="00C33591" w:rsidRDefault="00C33591" w:rsidP="00C33591">
      <w:pPr>
        <w:outlineLvl w:val="9"/>
      </w:pPr>
    </w:p>
    <w:p w14:paraId="4A4A347B" w14:textId="77777777" w:rsidR="00C33591" w:rsidRDefault="00C33591" w:rsidP="00C33591">
      <w:pPr>
        <w:outlineLvl w:val="9"/>
      </w:pPr>
    </w:p>
    <w:p w14:paraId="39CCBB78" w14:textId="77777777" w:rsidR="00C33591" w:rsidRDefault="00C33591" w:rsidP="00C33591">
      <w:pPr>
        <w:outlineLvl w:val="9"/>
      </w:pPr>
    </w:p>
    <w:p w14:paraId="6332355F" w14:textId="77777777" w:rsidR="00C33591" w:rsidRDefault="00C33591" w:rsidP="00C33591">
      <w:pPr>
        <w:outlineLvl w:val="9"/>
      </w:pPr>
    </w:p>
    <w:p w14:paraId="52EBA58D" w14:textId="77777777" w:rsidR="00C33591" w:rsidRDefault="00C33591" w:rsidP="00C33591">
      <w:pPr>
        <w:outlineLvl w:val="9"/>
      </w:pPr>
    </w:p>
    <w:p w14:paraId="55BBD9F7" w14:textId="77777777" w:rsidR="00C33591" w:rsidRDefault="00C33591" w:rsidP="00C33591">
      <w:pPr>
        <w:outlineLvl w:val="9"/>
      </w:pPr>
    </w:p>
    <w:p w14:paraId="4EC2EABA" w14:textId="77777777" w:rsidR="00C33591" w:rsidRDefault="00C33591" w:rsidP="00C33591">
      <w:pPr>
        <w:outlineLvl w:val="9"/>
      </w:pPr>
    </w:p>
    <w:p w14:paraId="5254D077" w14:textId="77777777" w:rsidR="00C33591" w:rsidRDefault="00C33591" w:rsidP="00C33591">
      <w:pPr>
        <w:outlineLvl w:val="9"/>
      </w:pPr>
    </w:p>
    <w:p w14:paraId="1F3C1FDA" w14:textId="77777777" w:rsidR="00C33591" w:rsidRPr="00C33591" w:rsidRDefault="00C33591" w:rsidP="00C33591">
      <w:pPr>
        <w:outlineLvl w:val="9"/>
      </w:pPr>
    </w:p>
    <w:p w14:paraId="648421C5" w14:textId="48561376" w:rsidR="00DE1D55" w:rsidRPr="004950E6" w:rsidRDefault="00DE1D55" w:rsidP="007331E1">
      <w:pPr>
        <w:pStyle w:val="Heading1"/>
        <w:jc w:val="center"/>
      </w:pPr>
      <w:bookmarkStart w:id="0" w:name="_Toc152663138"/>
      <w:r w:rsidRPr="004950E6">
        <w:lastRenderedPageBreak/>
        <w:t>Abstract</w:t>
      </w:r>
      <w:bookmarkEnd w:id="0"/>
    </w:p>
    <w:p w14:paraId="70D31A4A" w14:textId="37D512CB" w:rsidR="003D69A3" w:rsidRDefault="003D69A3" w:rsidP="00022F93">
      <w:r w:rsidRPr="003D69A3">
        <w:t>This study utilizes complex hierarchical clustering techniques to analyze Pizza Hut customer reviews and accurately interpret customer sentiments. The study commences with an introductory section that emphasizes the crucial significance of customer attitudes in influencing business strategies, specifically within the food industry.</w:t>
      </w:r>
      <w:r>
        <w:t xml:space="preserve"> By </w:t>
      </w:r>
      <w:r w:rsidRPr="003D69A3">
        <w:t>guarant</w:t>
      </w:r>
      <w:r>
        <w:t>eeing</w:t>
      </w:r>
      <w:r w:rsidRPr="003D69A3">
        <w:t xml:space="preserve"> the dependability of subsequent studies</w:t>
      </w:r>
      <w:r>
        <w:t>,</w:t>
      </w:r>
      <w:r w:rsidRPr="003D69A3">
        <w:t xml:space="preserve"> </w:t>
      </w:r>
      <w:r>
        <w:t>a</w:t>
      </w:r>
      <w:r w:rsidRPr="003D69A3">
        <w:t xml:space="preserve"> clear explanation of the comprehensive process of collecting and preparing data</w:t>
      </w:r>
      <w:r>
        <w:t xml:space="preserve"> can be found in the</w:t>
      </w:r>
      <w:r w:rsidR="00BD4293">
        <w:t xml:space="preserve"> research tools and method section</w:t>
      </w:r>
      <w:r>
        <w:t xml:space="preserve">. </w:t>
      </w:r>
    </w:p>
    <w:p w14:paraId="573E7649" w14:textId="5D5C5DBF" w:rsidR="00BD4293" w:rsidRDefault="00BD4293" w:rsidP="00022F93">
      <w:r w:rsidRPr="00BD4293">
        <w:t xml:space="preserve">The </w:t>
      </w:r>
      <w:r>
        <w:t>result and visualization section</w:t>
      </w:r>
      <w:r w:rsidRPr="00BD4293">
        <w:t xml:space="preserve"> reveal</w:t>
      </w:r>
      <w:r>
        <w:t>s</w:t>
      </w:r>
      <w:r w:rsidRPr="00BD4293">
        <w:t xml:space="preserve"> significant trends and patterns through informative visualizations. </w:t>
      </w:r>
      <w:r>
        <w:t>It</w:t>
      </w:r>
      <w:r w:rsidRPr="00BD4293">
        <w:t xml:space="preserve"> offers a detailed comprehension of the total number of reviews, the analysis of sentiment over time, and the month-to-month variations. It highlights important insights that are essential for making strategic decisions. The keyword analysis </w:t>
      </w:r>
      <w:r>
        <w:t>part</w:t>
      </w:r>
      <w:r w:rsidRPr="00BD4293">
        <w:t xml:space="preserve"> examines significant </w:t>
      </w:r>
      <w:r>
        <w:t>keywords</w:t>
      </w:r>
      <w:r w:rsidRPr="00BD4293">
        <w:t xml:space="preserve"> such as </w:t>
      </w:r>
      <w:r>
        <w:t>staff</w:t>
      </w:r>
      <w:r w:rsidRPr="00BD4293">
        <w:t xml:space="preserve">, price, </w:t>
      </w:r>
      <w:r>
        <w:t xml:space="preserve">time, </w:t>
      </w:r>
      <w:r w:rsidRPr="00BD4293">
        <w:t>quality</w:t>
      </w:r>
      <w:r>
        <w:t xml:space="preserve"> and online</w:t>
      </w:r>
      <w:r w:rsidRPr="00BD4293">
        <w:t xml:space="preserve">, providing valuable information into </w:t>
      </w:r>
      <w:r>
        <w:t>consumer</w:t>
      </w:r>
      <w:r w:rsidRPr="00BD4293">
        <w:t xml:space="preserve"> preferences.</w:t>
      </w:r>
    </w:p>
    <w:p w14:paraId="65664E9F" w14:textId="49F316F4" w:rsidR="00BD4293" w:rsidRDefault="00BD4293" w:rsidP="00022F93">
      <w:r w:rsidRPr="00BD4293">
        <w:t>The core of the research is the analysis of common terms using hierarchical clustering, which identifies diverse customer experience clusters. The conclusion and recommendations consolidate the research findings, providing practical insights to improve customer satisfaction. This research enhances the field of social analytics by offering Pizza Hut a clear plan for making strategic enhancements and increasing customer involvement.</w:t>
      </w:r>
    </w:p>
    <w:p w14:paraId="0DC4603E" w14:textId="77777777" w:rsidR="00BD4293" w:rsidRDefault="00BD4293">
      <w:pPr>
        <w:outlineLvl w:val="9"/>
      </w:pPr>
      <w:r>
        <w:br w:type="page"/>
      </w:r>
    </w:p>
    <w:p w14:paraId="6E858FBE" w14:textId="7EDD135E" w:rsidR="008D22AD" w:rsidRDefault="008D22AD" w:rsidP="00036864">
      <w:pPr>
        <w:pStyle w:val="Heading1"/>
      </w:pPr>
      <w:bookmarkStart w:id="1" w:name="_Toc152663139"/>
      <w:r>
        <w:lastRenderedPageBreak/>
        <w:t>1. Research Rationale and Motivation</w:t>
      </w:r>
      <w:bookmarkEnd w:id="1"/>
    </w:p>
    <w:p w14:paraId="14E8682F" w14:textId="77777777" w:rsidR="008D22AD" w:rsidRPr="00036864" w:rsidRDefault="008D22AD" w:rsidP="00036864">
      <w:pPr>
        <w:pStyle w:val="Heading2"/>
      </w:pPr>
      <w:bookmarkStart w:id="2" w:name="_Toc152663140"/>
      <w:r w:rsidRPr="00036864">
        <w:t>1.1 Introduction</w:t>
      </w:r>
      <w:bookmarkEnd w:id="2"/>
    </w:p>
    <w:p w14:paraId="740EDB87" w14:textId="4112A0AA" w:rsidR="00B74991" w:rsidRDefault="00B74991" w:rsidP="00BD4293">
      <w:r w:rsidRPr="00B74991">
        <w:t xml:space="preserve">In the modern era of digital technology, social media analytics is an essential tool for gaining a knowledge of the preferences, attitudes, and trends of customers.   In order to accomplish the purpose of this study, a comprehensive assessment of Pizza Hut reviews that were obtained by web scraping from Trustpilot.com will be carried out.   The objective of this project is to glean substantial insights that Pizza Hut could have the opportunity to utilize in the process of making strategic and tactical decisions.   Our objective is to discover patterns that are associated with consumer </w:t>
      </w:r>
      <w:r>
        <w:t>satisfaction</w:t>
      </w:r>
      <w:r w:rsidRPr="00B74991">
        <w:t>, to identify areas that require improvement, and to achieve a competitive edge in the food market, which is constantly evolving. This will be accomplished through the exploitation of data from</w:t>
      </w:r>
      <w:r>
        <w:t xml:space="preserve"> customer reviews sites</w:t>
      </w:r>
      <w:r w:rsidRPr="00B74991">
        <w:t>.</w:t>
      </w:r>
    </w:p>
    <w:p w14:paraId="7B4027AC" w14:textId="20FF0FD3" w:rsidR="008D22AD" w:rsidRDefault="008D22AD" w:rsidP="00036864">
      <w:pPr>
        <w:pStyle w:val="Heading2"/>
      </w:pPr>
      <w:bookmarkStart w:id="3" w:name="_Toc152663141"/>
      <w:r>
        <w:t>1.2 Business Aim</w:t>
      </w:r>
      <w:bookmarkEnd w:id="3"/>
    </w:p>
    <w:p w14:paraId="4A785ABB" w14:textId="744A4C07" w:rsidR="00B74991" w:rsidRDefault="00B74991" w:rsidP="00BD4293">
      <w:r w:rsidRPr="00B74991">
        <w:t xml:space="preserve">The primary objective of this study is to provide Pizza Hut with assistance in better comprehending the experiences and perspectives of </w:t>
      </w:r>
      <w:r>
        <w:t>their</w:t>
      </w:r>
      <w:r w:rsidRPr="00B74991">
        <w:t xml:space="preserve"> customers.   The development of marketing strategies, the expansion of product offerings, and the growth of brand recognition are all areas in which this data can be incredibly beneficial.   Through the utilization of the vast amount of information that is accessible </w:t>
      </w:r>
      <w:r>
        <w:t>internet</w:t>
      </w:r>
      <w:r w:rsidRPr="00B74991">
        <w:t xml:space="preserve">, Pizza Hut may be able to acquire a profound comprehension of the preferences and expectations of </w:t>
      </w:r>
      <w:r>
        <w:t>their</w:t>
      </w:r>
      <w:r w:rsidRPr="00B74991">
        <w:t xml:space="preserve"> customers, which will ultimately result in an improvement in customer satisfaction and loyalty.</w:t>
      </w:r>
    </w:p>
    <w:p w14:paraId="40E5BE3D" w14:textId="77777777" w:rsidR="008D22AD" w:rsidRDefault="008D22AD" w:rsidP="00036864">
      <w:pPr>
        <w:pStyle w:val="Heading2"/>
      </w:pPr>
      <w:bookmarkStart w:id="4" w:name="_Toc152663142"/>
      <w:r>
        <w:t>1.3 Scope of Research</w:t>
      </w:r>
      <w:bookmarkEnd w:id="4"/>
    </w:p>
    <w:p w14:paraId="5E159C71" w14:textId="6540EB61" w:rsidR="00F94F6E" w:rsidRDefault="00F94F6E" w:rsidP="00BD4293">
      <w:r w:rsidRPr="00F94F6E">
        <w:t xml:space="preserve">This study's primary objective is to conduct an analysis of the reviews that Pizza Hut has received on Trustpilot.com, which is a well-known website that provides reviews of products and services.   In order to simplify strategic decision-making, boost marketing initiatives, and enhance offers, the scope of this project includes the study of customer reviews.  By appealing to the public's curiosity and harmonizing with consumer expectations, the study intends to provide significant viewpoints on the business approach that </w:t>
      </w:r>
      <w:r>
        <w:t xml:space="preserve">will be taken by </w:t>
      </w:r>
      <w:r w:rsidRPr="00F94F6E">
        <w:t>Pizza Hut.</w:t>
      </w:r>
    </w:p>
    <w:p w14:paraId="729624EF" w14:textId="639DBFA3" w:rsidR="00B74991" w:rsidRDefault="00B74991" w:rsidP="00B74991">
      <w:pPr>
        <w:pStyle w:val="Heading3"/>
      </w:pPr>
      <w:r>
        <w:t>1.4 Report Layout</w:t>
      </w:r>
    </w:p>
    <w:p w14:paraId="03CA6469" w14:textId="2AA74500" w:rsidR="00BD4293" w:rsidRPr="00BD4293" w:rsidRDefault="00CA75DD" w:rsidP="00BD4293">
      <w:r w:rsidRPr="00CA75DD">
        <w:t xml:space="preserve">The study rationale, business goal, and scope are introduced in Section 1. The literature review in Section 2 reviews domain knowledge. Section 3 covers research tool selection, web scraping, API integration, dataset information, and data preprocessing. The report's heart is Section 4, with results and </w:t>
      </w:r>
      <w:r w:rsidR="007331E1" w:rsidRPr="00CA75DD">
        <w:t>visualizations</w:t>
      </w:r>
      <w:r w:rsidRPr="00CA75DD">
        <w:t xml:space="preserve">. Reviews count and sentiment analysis, keyword analysis, and clustering-based common word analysis are covered in subsections 4.1–4.3. Section 5 concludes with a summary, and Section 6 acknowledges study limitations. Section 7 concludes primary research with insights-leveraging suggestions. Section 8 appendices provide </w:t>
      </w:r>
      <w:r>
        <w:t>the codebase</w:t>
      </w:r>
      <w:r w:rsidRPr="00CA75DD">
        <w:t xml:space="preserve">. This </w:t>
      </w:r>
      <w:r w:rsidRPr="00CA75DD">
        <w:t>organized</w:t>
      </w:r>
      <w:r w:rsidRPr="00CA75DD">
        <w:t xml:space="preserve"> layout makes the </w:t>
      </w:r>
      <w:r w:rsidR="007331E1">
        <w:t>research</w:t>
      </w:r>
      <w:r w:rsidRPr="00CA75DD">
        <w:t xml:space="preserve"> journey </w:t>
      </w:r>
      <w:r w:rsidR="007331E1">
        <w:t>and its conclusions</w:t>
      </w:r>
      <w:r w:rsidRPr="00CA75DD">
        <w:t xml:space="preserve"> clear.</w:t>
      </w:r>
    </w:p>
    <w:p w14:paraId="492BF3EB" w14:textId="77777777" w:rsidR="00F94F6E" w:rsidRDefault="00036864" w:rsidP="00036864">
      <w:pPr>
        <w:pStyle w:val="Heading1"/>
      </w:pPr>
      <w:bookmarkStart w:id="5" w:name="_Toc152663143"/>
      <w:r>
        <w:lastRenderedPageBreak/>
        <w:t>2. Literature Review</w:t>
      </w:r>
      <w:bookmarkEnd w:id="5"/>
    </w:p>
    <w:p w14:paraId="16277B91" w14:textId="786D5997" w:rsidR="006117FE" w:rsidRDefault="006117FE" w:rsidP="00BD4293">
      <w:r w:rsidRPr="006117FE">
        <w:t>Through the development of a conceptual framework that takes into account the role of gender and visual attention in comments on online product evaluations and purchasing intention, this study investigated the impact that online product reviews have on the decisions that customers make regarding their purchases at retail stores</w:t>
      </w:r>
      <w:r>
        <w:fldChar w:fldCharType="begin"/>
      </w:r>
      <w:r>
        <w:instrText xml:space="preserve"> ADDIN ZOTERO_ITEM CSL_CITATION {"citationID":"1vlVY4C5","properties":{"formattedCitation":"(Chen {\\i{}et al.}, 2022)","plainCitation":"(Chen et al., 2022)","noteIndex":0},"citationItems":[{"id":509,"uris":["http://zotero.org/users/local/WdvQAp0G/items/VRVL3EKD"],"itemData":{"id":509,"type":"article-journal","abstract":"This study investigated the impact of online product reviews on consumers purchasing decisions by using eye-tracking. The research methodology involved (i) development of a conceptual framework of online product review and purchasing intention through the moderation role of gender and visual attention in comments, and (ii) empirical investigation into the region of interest (ROI) analysis of consumers fixation during the purchase decision process and behavioral analysis. The results showed that consumers' attention to negative comments was significantly greater than that to positive comments, especially for female consumers. Furthermore, the study identified a significant correlation between the visual browsing behavior of consumers and their purchase intention. It also found that consumers were not able to identify false comments. The current study provides a deep understanding of the underlying mechanism of how online reviews influence shopping behavior, reveals the effect of gender on this effect for the first time and explains it from the perspective of attentional bias, which is essential for the theory of online consumer behavior. Specifically, the different effects of consumers’ attention to negative comments seem to be moderated through gender with female consumers’ attention to negative comments being significantly greater than to positive ones. These findings suggest that practitioners need to pay particular attention to negative comments and resolve them promptly through the customization of product/service information, taking into consideration consumer characteristics, including gender.","container-title":"Frontiers in Psychology","DOI":"10.3389/fpsyg.2022.865702","ISSN":"1664-1078","journalAbbreviation":"Front. Psychol.","language":"English","note":"publisher: Frontiers","page":"865702","source":"www.frontiersin.org","title":"The Impact of Online Reviews on Consumers’ Purchasing Decisions: Evidence From an Eye-Tracking Study","title-short":"The Impact of Online Reviews on Consumers’ Purchasing Decisions","volume":"13","author":[{"family":"Chen","given":"Tao"},{"family":"Samaranayake","given":"Premaratne"},{"family":"Cen","given":"XiongYing"},{"family":"Qi","given":"Meng"},{"family":"Lan","given":"Yi-Chen"}],"issued":{"date-parts":[["2022",6,8]]}}}],"schema":"https://github.com/citation-style-language/schema/raw/master/csl-citation.json"} </w:instrText>
      </w:r>
      <w:r>
        <w:fldChar w:fldCharType="separate"/>
      </w:r>
      <w:r w:rsidRPr="006117FE">
        <w:rPr>
          <w:rFonts w:cs="Times New Roman"/>
          <w:kern w:val="0"/>
          <w:szCs w:val="24"/>
        </w:rPr>
        <w:t xml:space="preserve">(Chen </w:t>
      </w:r>
      <w:r w:rsidRPr="006117FE">
        <w:rPr>
          <w:rFonts w:cs="Times New Roman"/>
          <w:i/>
          <w:iCs/>
          <w:kern w:val="0"/>
          <w:szCs w:val="24"/>
        </w:rPr>
        <w:t>et al.</w:t>
      </w:r>
      <w:r w:rsidRPr="006117FE">
        <w:rPr>
          <w:rFonts w:cs="Times New Roman"/>
          <w:kern w:val="0"/>
          <w:szCs w:val="24"/>
        </w:rPr>
        <w:t>, 2022)</w:t>
      </w:r>
      <w:r>
        <w:fldChar w:fldCharType="end"/>
      </w:r>
      <w:r w:rsidRPr="006117FE">
        <w:t>. Additionally, this provides a profound understanding of the fundamental mechanism by which internet reviews influence purchasing behavior, revealing the importance of gender in the process.</w:t>
      </w:r>
    </w:p>
    <w:p w14:paraId="5D79069A" w14:textId="67CC0986" w:rsidR="006117FE" w:rsidRDefault="006117FE" w:rsidP="00BD4293">
      <w:r w:rsidRPr="006117FE">
        <w:t>In order to better understand the influence that internet reviews have on the purchasing decisions of consumers, this study provides a conceptual framework</w:t>
      </w:r>
      <w:r>
        <w:fldChar w:fldCharType="begin"/>
      </w:r>
      <w:r>
        <w:instrText xml:space="preserve"> ADDIN ZOTERO_ITEM CSL_CITATION {"citationID":"Pq2kMPGk","properties":{"formattedCitation":"(Le {\\i{}et al.}, 2022)","plainCitation":"(Le et al., 2022)","noteIndex":0},"citationItems":[{"id":506,"uris":["http://zotero.org/users/local/WdvQAp0G/items/VDUHPRH3"],"itemData":{"id":506,"type":"article-journal","abstract":"Drawing on uses and gratification theory, this article elucidates how consumers capitalize on online reviews for purchase decisions in three markets (Taiwan, Thailand, and Vietnam). Three studies demonstrate this objective. Study 1 considers online reviews as a one-dimensional construct consisting of three behavioral components, including textual comments, contextual images, and star ratings, that had been validated by using reliability and validity analyses. Study 2 employs an ANOVA to analyze how these components relate to different consumer groups in terms of gender, age, and location. Study 3 explores the mediating role of online trust in the online reviews and purchase decision relationship under the moderating effect of the perceived effectiveness of social media platforms. Using a cross-national survey and a two-stage partial least squares analysis, the authors substantiate the proposed relationships and discuss the theoretical and managerial contributions of this research.","container-title":"Journal of Retailing and Consumer Services","DOI":"10.1016/j.jretconser.2021.102805","ISSN":"0969-6989","journalAbbreviation":"Journal of Retailing and Consumer Services","page":"102805","source":"ScienceDirect","title":"Online reviews as a pacifying decision-making assistant","volume":"64","author":[{"family":"Le","given":"Loc Tuan"},{"family":"Ly","given":"Pham Thi Minh"},{"family":"Nguyen","given":"Nhan Thanh"},{"family":"Tran","given":"Lobel Trong Thuy"}],"issued":{"date-parts":[["2022",1,1]]}}}],"schema":"https://github.com/citation-style-language/schema/raw/master/csl-citation.json"} </w:instrText>
      </w:r>
      <w:r>
        <w:fldChar w:fldCharType="separate"/>
      </w:r>
      <w:r w:rsidRPr="006117FE">
        <w:rPr>
          <w:rFonts w:cs="Times New Roman"/>
          <w:kern w:val="0"/>
          <w:szCs w:val="24"/>
        </w:rPr>
        <w:t xml:space="preserve">(Le </w:t>
      </w:r>
      <w:r w:rsidRPr="006117FE">
        <w:rPr>
          <w:rFonts w:cs="Times New Roman"/>
          <w:i/>
          <w:iCs/>
          <w:kern w:val="0"/>
          <w:szCs w:val="24"/>
        </w:rPr>
        <w:t>et al.</w:t>
      </w:r>
      <w:r w:rsidRPr="006117FE">
        <w:rPr>
          <w:rFonts w:cs="Times New Roman"/>
          <w:kern w:val="0"/>
          <w:szCs w:val="24"/>
        </w:rPr>
        <w:t>, 2022)</w:t>
      </w:r>
      <w:r>
        <w:fldChar w:fldCharType="end"/>
      </w:r>
      <w:r w:rsidRPr="006117FE">
        <w:t xml:space="preserve">. Written remarks, images that are pertinent to the review, and star ratings are the three primary components that could be found in internet reviews, according to the user. Furthermore, </w:t>
      </w:r>
      <w:r>
        <w:t>I</w:t>
      </w:r>
      <w:r w:rsidRPr="006117FE">
        <w:t>n order to improve reading comprehension of online reviews, an analysis of variance (ANOVA) test</w:t>
      </w:r>
      <w:r>
        <w:t xml:space="preserve"> were utilized</w:t>
      </w:r>
      <w:r w:rsidRPr="006117FE">
        <w:t>.</w:t>
      </w:r>
    </w:p>
    <w:p w14:paraId="52263AFD" w14:textId="1FCC656B" w:rsidR="006F1AF2" w:rsidRDefault="006F1AF2" w:rsidP="00BD4293">
      <w:r w:rsidRPr="006F1AF2">
        <w:t>According to the findings of this study</w:t>
      </w:r>
      <w:r>
        <w:fldChar w:fldCharType="begin"/>
      </w:r>
      <w:r>
        <w:instrText xml:space="preserve"> ADDIN ZOTERO_ITEM CSL_CITATION {"citationID":"gl4z4oSq","properties":{"formattedCitation":"(Nowicki and Sikora, 2012)","plainCitation":"(Nowicki and Sikora, 2012)","noteIndex":0},"citationItems":[{"id":513,"uris":["http://zotero.org/users/local/WdvQAp0G/items/BDV986SM"],"itemData":{"id":513,"type":"paper-conference","abstract":"Attitudes of consumers towards food depends on many attributes, which affects in different ways on their preferences, lead to acceptance and the selection of some products, and rejecting others. Development of an appropriate marketing strategy in the enterprise, requires knowledge of consumer tastes and preferences. An integral part of consumer behavior in the food market is raising funds to meet the needs, which can be regarded as a condition without which there is no process of consumption. These acquisition may take place on the market by consumer purchase, or with the exclusion of the market by the self-supply or acquisition of certain goods in the form of donations from legal persons or natural persons. In relation to food this general conclusion is especially relevant. The article will cover the following issues regarding: place of purchase and the factors determining the choice of buying food, factors determining the behavior of buyers of food products as well as factors affecting the preferences of buyers of catering services.","source":"ResearchGate","title":"CONSUMER BEHAVIOUR AT THE FOOD MARKET","author":[{"family":"Nowicki","given":"Paweł"},{"family":"Sikora","given":"Tadeusz"}],"issued":{"date-parts":[["2012",9,24]]}}}],"schema":"https://github.com/citation-style-language/schema/raw/master/csl-citation.json"} </w:instrText>
      </w:r>
      <w:r>
        <w:fldChar w:fldCharType="separate"/>
      </w:r>
      <w:r w:rsidRPr="006F1AF2">
        <w:rPr>
          <w:rFonts w:cs="Times New Roman"/>
        </w:rPr>
        <w:t>(Nowicki and Sikora, 2012)</w:t>
      </w:r>
      <w:r>
        <w:fldChar w:fldCharType="end"/>
      </w:r>
      <w:r w:rsidRPr="006F1AF2">
        <w:t>, the key elements that influence purchasing decisions in the market for catering services are the quality and variety of dishes, the atmosphere both inside and outside of the location, and the pricing, which is similar to the factor that influences purchasing decisions in the food market as a whole.</w:t>
      </w:r>
    </w:p>
    <w:p w14:paraId="1B377B6D" w14:textId="39D16C21" w:rsidR="006F1AF2" w:rsidRDefault="006F1AF2" w:rsidP="00BD4293">
      <w:r w:rsidRPr="006F1AF2">
        <w:t>According to the findings of the study</w:t>
      </w:r>
      <w:r>
        <w:fldChar w:fldCharType="begin"/>
      </w:r>
      <w:r>
        <w:instrText xml:space="preserve"> ADDIN ZOTERO_ITEM CSL_CITATION {"citationID":"fZB1kONb","properties":{"formattedCitation":"(Singh {\\i{}et al.}, 2019)","plainCitation":"(Singh et al., 2019)","noteIndex":0},"citationItems":[{"id":517,"uris":["http://zotero.org/users/local/WdvQAp0G/items/65PUNUTS"],"itemData":{"id":517,"type":"article-journal","abstract":"The current generation has seen a major increase in usage of restaurants which has given birth to applications which let the consumers rate the restaurants on a scale of 1 to 5. This rating is letting the other consumers to know where they are putting their money. This sudden increase in the Restaurant industry and due to the availability of ratings of the restaurants consumers buying behavior has been affected in a tremendous way. This paper aims at analyzing the role of consumer reviews on the buying behavior of consumers, the perception of the consumers on various review platforms and to study a qualitative impact of consumer reviews on restaurants.","container-title":"International Journal of Multidisciplinary Research Review","DOI":"10.5281/zenodo.2580240","journalAbbreviation":"International Journal of Multidisciplinary Research Review","page":"532-538","source":"ResearchGate","title":"A study on Impact of Consumer Reviews on Consumer Behavior with reference to Restaurants in Bengaluru","volume":"4","author":[{"family":"Singh","given":"Udei"},{"family":"Goyal","given":"Akash"},{"family":"Bhagtani","given":"Rahul"},{"family":"Natchimuthu","given":"Natchimuthu"}],"issued":{"date-parts":[["2019",2,20]]}}}],"schema":"https://github.com/citation-style-language/schema/raw/master/csl-citation.json"} </w:instrText>
      </w:r>
      <w:r>
        <w:fldChar w:fldCharType="separate"/>
      </w:r>
      <w:r w:rsidRPr="006F1AF2">
        <w:rPr>
          <w:rFonts w:cs="Times New Roman"/>
          <w:kern w:val="0"/>
          <w:szCs w:val="24"/>
        </w:rPr>
        <w:t xml:space="preserve">(Singh </w:t>
      </w:r>
      <w:r w:rsidRPr="006F1AF2">
        <w:rPr>
          <w:rFonts w:cs="Times New Roman"/>
          <w:i/>
          <w:iCs/>
          <w:kern w:val="0"/>
          <w:szCs w:val="24"/>
        </w:rPr>
        <w:t>et al.</w:t>
      </w:r>
      <w:r w:rsidRPr="006F1AF2">
        <w:rPr>
          <w:rFonts w:cs="Times New Roman"/>
          <w:kern w:val="0"/>
          <w:szCs w:val="24"/>
        </w:rPr>
        <w:t>, 2019)</w:t>
      </w:r>
      <w:r>
        <w:fldChar w:fldCharType="end"/>
      </w:r>
      <w:r w:rsidRPr="006F1AF2">
        <w:t>, customers placed the highest importance on the quality of the cuisine when they were dining at a restaurant. This was followed by the quality of the service, which they also considered to be very important. Consumers placed atmosphere in third place when it came to the importance of a product.</w:t>
      </w:r>
    </w:p>
    <w:p w14:paraId="6899324D" w14:textId="247D2989" w:rsidR="006F1AF2" w:rsidRDefault="006F1AF2" w:rsidP="00BD4293">
      <w:r w:rsidRPr="006F1AF2">
        <w:t>The findings of this study indicate that employees' skills, the atmosphere of the restaurant, the quality of the food, the cleanliness of the restaurant, and the amount of time spent waiting are all aspects that have a substantial impact on the online evaluations that customers leave for quick service restaurants</w:t>
      </w:r>
      <w:r>
        <w:fldChar w:fldCharType="begin"/>
      </w:r>
      <w:r>
        <w:instrText xml:space="preserve"> ADDIN ZOTERO_ITEM CSL_CITATION {"citationID":"XiISz0H5","properties":{"formattedCitation":"(Norazha {\\i{}et al.}, 2022)","plainCitation":"(Norazha et al., 2022)","noteIndex":0},"citationItems":[{"id":521,"uris":["http://zotero.org/users/local/WdvQAp0G/items/J9Q87ENM"],"itemData":{"id":521,"type":"article-journal","abstract":"The service quality of a Quick-Service Restaurant (QSR) highly influences and affects the significance of online customer review since customers' impression and perception of the QSR is based on the service quality of the restaurant. Thus, the purpose of this study is to examine the relationship of QSR's Service Quality Dimensions (i.e., Employee Skills, Restaurant Ambiance, Food Quality, Restaurant Cleanliness, and Waiting Time) towards Customer Online Review. This study is based on data from the questionnaire on QSR's customers regarding QSR's Service Quality Dimensions towards online customer reviews. This study's target population is the customers of QSR who had experience purchasing from QSR (i.e., Taco Bell, 4Fingers, and FuelShack) and have experience searching for online customer reviews. The items used to measure the constructs were adapted from previous studies and tailored to the study setting. Four hundred and one completed questionnaires were obtained within two weeks of data collection using google form adopting convenience sampling. The data were analyzed using SPSS to test the five sub-hypotheses. The research suggested that QSR Service Quality Dimensions, i.e., Restaurant Ambiance, Restaurant Cleanliness, and Waiting Time, significantly influence online customer reviews. At the same time, Employee Skills and Food Quality is found to be insignificant. By taking into these considerations, for the future study, it might need to consider adding more dimensions that might be more relevant to the study whenever focusing on QSR's Service Quality Dimensions towards online customer reviews.","page":"97-129","source":"ResearchGate","title":"Influence of quick-service restaurant's service quality towards customer online review","volume":"14","author":[{"family":"Norazha","given":"Nadiah"},{"family":"Faisol","given":"Nur"},{"family":"Baki","given":"Raiyan"},{"family":"Mohi","given":"Zurinawati"}],"issued":{"date-parts":[["2022",6,30]]}}}],"schema":"https://github.com/citation-style-language/schema/raw/master/csl-citation.json"} </w:instrText>
      </w:r>
      <w:r>
        <w:fldChar w:fldCharType="separate"/>
      </w:r>
      <w:r w:rsidRPr="006F1AF2">
        <w:rPr>
          <w:rFonts w:cs="Times New Roman"/>
          <w:kern w:val="0"/>
          <w:szCs w:val="24"/>
        </w:rPr>
        <w:t>(</w:t>
      </w:r>
      <w:proofErr w:type="spellStart"/>
      <w:r w:rsidRPr="006F1AF2">
        <w:rPr>
          <w:rFonts w:cs="Times New Roman"/>
          <w:kern w:val="0"/>
          <w:szCs w:val="24"/>
        </w:rPr>
        <w:t>Norazha</w:t>
      </w:r>
      <w:proofErr w:type="spellEnd"/>
      <w:r w:rsidRPr="006F1AF2">
        <w:rPr>
          <w:rFonts w:cs="Times New Roman"/>
          <w:kern w:val="0"/>
          <w:szCs w:val="24"/>
        </w:rPr>
        <w:t xml:space="preserve"> </w:t>
      </w:r>
      <w:r w:rsidRPr="006F1AF2">
        <w:rPr>
          <w:rFonts w:cs="Times New Roman"/>
          <w:i/>
          <w:iCs/>
          <w:kern w:val="0"/>
          <w:szCs w:val="24"/>
        </w:rPr>
        <w:t>et al.</w:t>
      </w:r>
      <w:r w:rsidRPr="006F1AF2">
        <w:rPr>
          <w:rFonts w:cs="Times New Roman"/>
          <w:kern w:val="0"/>
          <w:szCs w:val="24"/>
        </w:rPr>
        <w:t>, 2022)</w:t>
      </w:r>
      <w:r>
        <w:fldChar w:fldCharType="end"/>
      </w:r>
      <w:r w:rsidRPr="006F1AF2">
        <w:t>.</w:t>
      </w:r>
    </w:p>
    <w:p w14:paraId="7318F173" w14:textId="2FA667F4" w:rsidR="00C7792F" w:rsidRDefault="00C7792F" w:rsidP="00BD4293">
      <w:r>
        <w:t>This study makes use of a substantial amount of secondary research in addition to primary data obtained from a survey questionnaire that was delivered to walk-in customers at four Pizza Hut locations in Southeast London that were specifically chosen</w:t>
      </w:r>
      <w:r>
        <w:fldChar w:fldCharType="begin"/>
      </w:r>
      <w:r>
        <w:instrText xml:space="preserve"> ADDIN ZOTERO_ITEM CSL_CITATION {"citationID":"hkNZyglL","properties":{"formattedCitation":"(Okobia, 2023)","plainCitation":"(Okobia, 2023)","noteIndex":0},"citationItems":[{"id":529,"uris":["http://zotero.org/users/local/WdvQAp0G/items/NDP3KQ5G"],"itemData":{"id":529,"type":"webpage","abstract":"Customers Satisfaction and brand loyalty are crucial components of corporate success that are sometimes misunderstood but crucial in the marketing industry. Businesses face a real risk of losing market share to more nimble and efficient rivals in today's fiercely competitive business environment, where client loyalty can fluctuate due to various circumstances. To counter this trend, it is imperative for organizations to prioritize not only customer satisfaction but also the cultivation of a substantial level of brand loyalty. Using Pizza Hut Southeast London as a case study, this research examines the critical connection between consumer happiness and brand loyalty within the fast-food industry in the United Kingdom. This strategic focus is essential to long-term sustainability and profitability, as highlighted by Chen and Popovich in 2003. The concepts of customer satisfaction and brand loyalty gained prominence in the 1990s, catalyzed by intense rivalry among global brands. Subsequently, numerous researchers and market studies have sought the elusive formula and strategies that businesses should adopt to ensure both customer satisfaction and brand loyalty. This study aspires to contribute to the collective knowledge in this field by critically analyzing and uncovering the intricate relationship between customer satisfaction and brand loyalty within selected Pizza Hut outlets in Southeast London, UK.","language":"en-US","title":"Customer Satisfaction and Brand Loyalty: Pizza Hut Case Study | The International Journal of Business &amp; Management","title-short":"Customer Satisfaction and Brand Loyalty","URL":"https://www.internationaljournalcorner.com/index.php/theijbm/article/view/173292","author":[{"family":"Okobia","given":"Eguriase"}],"accessed":{"date-parts":[["2023",12,4]]},"issued":{"date-parts":[["2023",10,25]]}}}],"schema":"https://github.com/citation-style-language/schema/raw/master/csl-citation.json"} </w:instrText>
      </w:r>
      <w:r>
        <w:fldChar w:fldCharType="separate"/>
      </w:r>
      <w:r w:rsidRPr="00C7792F">
        <w:rPr>
          <w:rFonts w:cs="Times New Roman"/>
        </w:rPr>
        <w:t>(</w:t>
      </w:r>
      <w:proofErr w:type="spellStart"/>
      <w:r w:rsidRPr="00C7792F">
        <w:rPr>
          <w:rFonts w:cs="Times New Roman"/>
        </w:rPr>
        <w:t>Okobia</w:t>
      </w:r>
      <w:proofErr w:type="spellEnd"/>
      <w:r w:rsidRPr="00C7792F">
        <w:rPr>
          <w:rFonts w:cs="Times New Roman"/>
        </w:rPr>
        <w:t>, 2023)</w:t>
      </w:r>
      <w:r>
        <w:fldChar w:fldCharType="end"/>
      </w:r>
      <w:r>
        <w:t>. The findings indicate that there is a favorable association between the levels of customer satisfaction and the chance of acquiring complete brand loyalty towards Pizza Hut. The findings of this study establish a number of factors that have an effect on the degrees of satisfaction experienced by the respondents. The convenience, atmosphere, location of the outlet, quality of service and products, and promotional programs that Pizza Hut provides are some of the aspects that distinguish it from its competitors.</w:t>
      </w:r>
    </w:p>
    <w:p w14:paraId="43C1C439" w14:textId="1A6DD435" w:rsidR="00C439A3" w:rsidRDefault="00C7792F" w:rsidP="00C439A3">
      <w:r w:rsidRPr="00C7792F">
        <w:t>Identifying the factors that influence the purchasing decisions and overall satisfaction of Pizza Hut consumers, with the intention of providing the company with relevant recommendations that will assist management in formulating their strategies, is the goal of this study</w:t>
      </w:r>
      <w:r>
        <w:fldChar w:fldCharType="begin"/>
      </w:r>
      <w:r>
        <w:instrText xml:space="preserve"> ADDIN ZOTERO_ITEM CSL_CITATION {"citationID":"FwASXIQN","properties":{"formattedCitation":"(Teoh {\\i{}et al.}, 2021)","plainCitation":"(Teoh et al., 2021)","noteIndex":0},"citationItems":[{"id":525,"uris":["http://zotero.org/users/local/WdvQAp0G/items/BJZEDVAE"],"itemData":{"id":525,"type":"article-journal","abstract":"Fast food restaurants are prominent in many countries and they emphasize factors that can influence their customers' purchasing behavior and boost their satisfaction of dining in and ordering online from their restaurants. The purpose of this study is to identify the factors that are influencing customers' purchasing behavior and satisfaction in Pizza Hut to provide useful advice to the business to assist the management in planning their strategies. The research was conducted through primary data sources such as surveys and secondary data sources such as website research. The participants in the survey totaled 106 Pizza Hut customers from Malaysia and Indonesia. The results of this study were Pizza Hut customers' behavior is influenced by cultural factors, environmental and family factors, promotional and marketing factors, promotional price factors, and lifestyle factors while customers' satisfaction is influenced by the variety of menu options, availability of payment methods, ease of navigation on the website, the service quality and other factors. They are helpful for the company to implement strategies to grasp customers' attention and improve its performance.","page":"39-56","source":"ResearchGate","title":"Factors influencing customers' purchasing behavior and satisfaction in Pizza Hut","volume":"2","author":[{"family":"Teoh","given":"Kok"},{"family":"Cordova","given":"Miguel"},{"family":"Hasanah","given":"Nana"},{"family":"Syazana","given":"Ainin"},{"family":"Mui","given":"Daisy"},{"family":"Kee","given":"Daisy"},{"family":"Azrul","given":"Alif"},{"family":"Raziq","given":"Amirul"},{"family":"Ang","given":"Bing"},{"family":"Utama","given":"Anak Agung Gde Satia"}],"issued":{"date-parts":[["2021",6,21]]}}}],"schema":"https://github.com/citation-style-language/schema/raw/master/csl-citation.json"} </w:instrText>
      </w:r>
      <w:r>
        <w:fldChar w:fldCharType="separate"/>
      </w:r>
      <w:r w:rsidRPr="00C7792F">
        <w:rPr>
          <w:rFonts w:cs="Times New Roman"/>
          <w:kern w:val="0"/>
          <w:szCs w:val="24"/>
        </w:rPr>
        <w:t xml:space="preserve">(Teoh </w:t>
      </w:r>
      <w:r w:rsidRPr="00C7792F">
        <w:rPr>
          <w:rFonts w:cs="Times New Roman"/>
          <w:i/>
          <w:iCs/>
          <w:kern w:val="0"/>
          <w:szCs w:val="24"/>
        </w:rPr>
        <w:t>et al.</w:t>
      </w:r>
      <w:r w:rsidRPr="00C7792F">
        <w:rPr>
          <w:rFonts w:cs="Times New Roman"/>
          <w:kern w:val="0"/>
          <w:szCs w:val="24"/>
        </w:rPr>
        <w:t>, 2021)</w:t>
      </w:r>
      <w:r>
        <w:fldChar w:fldCharType="end"/>
      </w:r>
      <w:r w:rsidRPr="00C7792F">
        <w:t xml:space="preserve">. A combination of primary and secondary data sources, such as research conducted on websites, were utilized in the course of this study. Primary data sources included questionnaires. According to the findings of the study, the majority of customers choose Pizza Hut because of its delicious flavor and satisfying experience, the freshness of its pizzas, recommendations from family and friends, </w:t>
      </w:r>
      <w:r w:rsidRPr="00C7792F">
        <w:lastRenderedPageBreak/>
        <w:t>cultural and habitual preferences, discounted prices, convenient online delivery services, excellent customer service, and the ease of payment and cashback options provided by the company.</w:t>
      </w:r>
    </w:p>
    <w:p w14:paraId="703D663C" w14:textId="6A6D5C62" w:rsidR="008D22AD" w:rsidRDefault="00036864" w:rsidP="00036864">
      <w:pPr>
        <w:pStyle w:val="Heading1"/>
      </w:pPr>
      <w:bookmarkStart w:id="6" w:name="_Toc152663144"/>
      <w:r>
        <w:t>3</w:t>
      </w:r>
      <w:r w:rsidR="008D22AD">
        <w:t>. Research Tools and Methods</w:t>
      </w:r>
      <w:bookmarkEnd w:id="6"/>
    </w:p>
    <w:p w14:paraId="7E87F36B" w14:textId="7C3216BA" w:rsidR="008D22AD" w:rsidRDefault="00036864" w:rsidP="00036864">
      <w:pPr>
        <w:pStyle w:val="Heading2"/>
      </w:pPr>
      <w:bookmarkStart w:id="7" w:name="_Toc152663145"/>
      <w:r>
        <w:t>3</w:t>
      </w:r>
      <w:r w:rsidR="008D22AD">
        <w:t>.1 Tool Selection</w:t>
      </w:r>
      <w:bookmarkEnd w:id="7"/>
    </w:p>
    <w:p w14:paraId="131A57D4" w14:textId="13D07442" w:rsidR="008C3612" w:rsidRDefault="008C3612" w:rsidP="00BD4293">
      <w:r w:rsidRPr="008C3612">
        <w:t>Data min</w:t>
      </w:r>
      <w:r w:rsidR="00C7792F">
        <w:t>er</w:t>
      </w:r>
      <w:r w:rsidRPr="008C3612">
        <w:t xml:space="preserve"> that enable efficient web scraping were </w:t>
      </w:r>
      <w:proofErr w:type="spellStart"/>
      <w:r w:rsidRPr="008C3612">
        <w:t>utilised</w:t>
      </w:r>
      <w:proofErr w:type="spellEnd"/>
      <w:r w:rsidRPr="008C3612">
        <w:t xml:space="preserve"> for data extraction</w:t>
      </w:r>
      <w:r w:rsidR="00C7792F">
        <w:fldChar w:fldCharType="begin"/>
      </w:r>
      <w:r w:rsidR="00391AF9">
        <w:instrText xml:space="preserve"> ADDIN ZOTERO_ITEM CSL_CITATION {"citationID":"jtWPK90K","properties":{"formattedCitation":"({\\i{}Scrape data from any website with 1 Click | Data Miner}, 2023)","plainCitation":"(Scrape data from any website with 1 Click | Data Miner, 2023)","noteIndex":0},"citationItems":[{"id":533,"uris":["http://zotero.org/users/local/WdvQAp0G/items/X4IRDLV6"],"itemData":{"id":533,"type":"webpage","title":"Scrape data from any website with 1 Click | Data Miner","URL":"https://dataminer.io/","accessed":{"date-parts":[["2023",12,4]]},"issued":{"date-parts":[["2023",12,4]]}}}],"schema":"https://github.com/citation-style-language/schema/raw/master/csl-citation.json"} </w:instrText>
      </w:r>
      <w:r w:rsidR="00C7792F">
        <w:fldChar w:fldCharType="separate"/>
      </w:r>
      <w:r w:rsidR="00391AF9" w:rsidRPr="00391AF9">
        <w:rPr>
          <w:rFonts w:cs="Times New Roman"/>
          <w:kern w:val="0"/>
          <w:szCs w:val="24"/>
        </w:rPr>
        <w:t>(</w:t>
      </w:r>
      <w:r w:rsidR="00391AF9" w:rsidRPr="00391AF9">
        <w:rPr>
          <w:rFonts w:cs="Times New Roman"/>
          <w:i/>
          <w:iCs/>
          <w:kern w:val="0"/>
          <w:szCs w:val="24"/>
        </w:rPr>
        <w:t>Scrape data from any website with 1 Click | Data Miner</w:t>
      </w:r>
      <w:r w:rsidR="00391AF9" w:rsidRPr="00391AF9">
        <w:rPr>
          <w:rFonts w:cs="Times New Roman"/>
          <w:kern w:val="0"/>
          <w:szCs w:val="24"/>
        </w:rPr>
        <w:t>, 2023)</w:t>
      </w:r>
      <w:r w:rsidR="00C7792F">
        <w:fldChar w:fldCharType="end"/>
      </w:r>
      <w:r w:rsidRPr="008C3612">
        <w:t>.</w:t>
      </w:r>
      <w:r w:rsidR="00C7792F">
        <w:t xml:space="preserve"> </w:t>
      </w:r>
      <w:r w:rsidRPr="008C3612">
        <w:t xml:space="preserve">The programming language Python was used for analysis because of its wide range of libraries, including Pandas, </w:t>
      </w:r>
      <w:proofErr w:type="spellStart"/>
      <w:r w:rsidRPr="008C3612">
        <w:t>WordCloud</w:t>
      </w:r>
      <w:proofErr w:type="spellEnd"/>
      <w:r w:rsidRPr="008C3612">
        <w:t xml:space="preserve">, </w:t>
      </w:r>
      <w:proofErr w:type="spellStart"/>
      <w:r w:rsidRPr="008C3612">
        <w:t>TextBlob</w:t>
      </w:r>
      <w:proofErr w:type="spellEnd"/>
      <w:r w:rsidRPr="008C3612">
        <w:t xml:space="preserve">, and </w:t>
      </w:r>
      <w:proofErr w:type="spellStart"/>
      <w:r w:rsidRPr="008C3612">
        <w:t>nltk</w:t>
      </w:r>
      <w:proofErr w:type="spellEnd"/>
      <w:r w:rsidRPr="008C3612">
        <w:t>.</w:t>
      </w:r>
      <w:r w:rsidR="00C7792F">
        <w:t xml:space="preserve"> </w:t>
      </w:r>
      <w:r w:rsidRPr="008C3612">
        <w:t xml:space="preserve">In addition, </w:t>
      </w:r>
      <w:proofErr w:type="spellStart"/>
      <w:r w:rsidRPr="008C3612">
        <w:t>Jupyter</w:t>
      </w:r>
      <w:proofErr w:type="spellEnd"/>
      <w:r w:rsidRPr="008C3612">
        <w:t xml:space="preserve"> Notebooks were </w:t>
      </w:r>
      <w:proofErr w:type="spellStart"/>
      <w:r w:rsidRPr="008C3612">
        <w:t>utilised</w:t>
      </w:r>
      <w:proofErr w:type="spellEnd"/>
      <w:r w:rsidRPr="008C3612">
        <w:t xml:space="preserve"> for the purpose of </w:t>
      </w:r>
      <w:proofErr w:type="spellStart"/>
      <w:r w:rsidRPr="008C3612">
        <w:t>organising</w:t>
      </w:r>
      <w:proofErr w:type="spellEnd"/>
      <w:r w:rsidRPr="008C3612">
        <w:t xml:space="preserve"> and documenting the code.</w:t>
      </w:r>
      <w:r w:rsidR="00C7792F">
        <w:t xml:space="preserve"> </w:t>
      </w:r>
      <w:r w:rsidRPr="008C3612">
        <w:t>The selection of Python is in accordance with the project's technical specifications and the necessity for adaptability in managing various data formats.</w:t>
      </w:r>
    </w:p>
    <w:p w14:paraId="30B7FEDB" w14:textId="70DCFB94" w:rsidR="008D22AD" w:rsidRDefault="00036864" w:rsidP="00036864">
      <w:pPr>
        <w:pStyle w:val="Heading2"/>
      </w:pPr>
      <w:bookmarkStart w:id="8" w:name="_Toc152663146"/>
      <w:r>
        <w:t>3</w:t>
      </w:r>
      <w:r w:rsidR="008D22AD">
        <w:t>.2 Web Scraping Process</w:t>
      </w:r>
      <w:bookmarkEnd w:id="8"/>
    </w:p>
    <w:p w14:paraId="3BEA3285" w14:textId="76366ED2" w:rsidR="008C3612" w:rsidRDefault="008C3612" w:rsidP="00BD4293">
      <w:r w:rsidRPr="008C3612">
        <w:t>The process of web scraping involved using Data Miner to collect user reviews from</w:t>
      </w:r>
      <w:r w:rsidR="00391AF9">
        <w:t xml:space="preserve"> </w:t>
      </w:r>
      <w:r w:rsidRPr="008C3612">
        <w:t>Trustpilot.com.</w:t>
      </w:r>
      <w:r w:rsidR="00391AF9">
        <w:t xml:space="preserve"> </w:t>
      </w:r>
      <w:r w:rsidRPr="008C3612">
        <w:t xml:space="preserve">To make analysis easier, the dataset was then </w:t>
      </w:r>
      <w:proofErr w:type="spellStart"/>
      <w:r w:rsidRPr="008C3612">
        <w:t>organised</w:t>
      </w:r>
      <w:proofErr w:type="spellEnd"/>
      <w:r w:rsidRPr="008C3612">
        <w:t xml:space="preserve"> into a Pandas </w:t>
      </w:r>
      <w:proofErr w:type="spellStart"/>
      <w:r w:rsidRPr="008C3612">
        <w:t>DataFrame</w:t>
      </w:r>
      <w:proofErr w:type="spellEnd"/>
      <w:r w:rsidRPr="008C3612">
        <w:t>.</w:t>
      </w:r>
      <w:r w:rsidR="00391AF9">
        <w:t xml:space="preserve"> </w:t>
      </w:r>
      <w:r w:rsidRPr="008C3612">
        <w:t xml:space="preserve">The ethical ramifications were thoroughly examined to guarantee compliance with </w:t>
      </w:r>
      <w:proofErr w:type="spellStart"/>
      <w:r w:rsidRPr="008C3612">
        <w:t>Trustpilot.com's</w:t>
      </w:r>
      <w:proofErr w:type="spellEnd"/>
      <w:r w:rsidRPr="008C3612">
        <w:t xml:space="preserve"> terms of service.</w:t>
      </w:r>
    </w:p>
    <w:p w14:paraId="694D1BDB" w14:textId="365514FA" w:rsidR="008D22AD" w:rsidRDefault="00036864" w:rsidP="00036864">
      <w:pPr>
        <w:pStyle w:val="Heading2"/>
      </w:pPr>
      <w:bookmarkStart w:id="9" w:name="_Toc152663147"/>
      <w:r>
        <w:t>3</w:t>
      </w:r>
      <w:r w:rsidR="008D22AD">
        <w:t>.3 API Integration</w:t>
      </w:r>
      <w:bookmarkEnd w:id="9"/>
    </w:p>
    <w:p w14:paraId="06D84FD1" w14:textId="1BDD23CF" w:rsidR="008D22AD" w:rsidRDefault="008C3612" w:rsidP="00BD4293">
      <w:r w:rsidRPr="008C3612">
        <w:t xml:space="preserve">Web scraping has shown to be a feasible substitute for data extraction, even though Trustpilot.com does not have a publicly accessible API.   Using a technique called web scraping, </w:t>
      </w:r>
      <w:proofErr w:type="spellStart"/>
      <w:r w:rsidRPr="008C3612">
        <w:t>DataMiner</w:t>
      </w:r>
      <w:proofErr w:type="spellEnd"/>
      <w:r w:rsidRPr="008C3612">
        <w:t xml:space="preserve"> is a tool created to extract data from HTML web pages.</w:t>
      </w:r>
      <w:r w:rsidR="00391AF9">
        <w:t xml:space="preserve"> </w:t>
      </w:r>
      <w:r w:rsidRPr="008C3612">
        <w:t>This strategy made guaranteed that data was extracted ethically and efficiently.</w:t>
      </w:r>
    </w:p>
    <w:p w14:paraId="1604FE6A" w14:textId="67BEBFEC" w:rsidR="00391AF9" w:rsidRDefault="00391AF9" w:rsidP="00391AF9">
      <w:pPr>
        <w:pStyle w:val="Heading2"/>
      </w:pPr>
      <w:bookmarkStart w:id="10" w:name="_Toc152663148"/>
      <w:r>
        <w:t>3.5 Dataset</w:t>
      </w:r>
      <w:bookmarkEnd w:id="10"/>
    </w:p>
    <w:p w14:paraId="4D23B29E" w14:textId="77777777" w:rsidR="00CF1BA1" w:rsidRDefault="00391AF9" w:rsidP="00BD4293">
      <w:r>
        <w:t>The following is the scrapped raw dataset.</w:t>
      </w:r>
    </w:p>
    <w:p w14:paraId="23AB8A1B" w14:textId="77777777" w:rsidR="001D25B7" w:rsidRDefault="00391AF9" w:rsidP="001D25B7">
      <w:pPr>
        <w:keepNext/>
        <w:jc w:val="center"/>
      </w:pPr>
      <w:r>
        <w:br/>
      </w:r>
      <w:r w:rsidRPr="00391AF9">
        <w:rPr>
          <w:noProof/>
        </w:rPr>
        <w:drawing>
          <wp:inline distT="0" distB="0" distL="0" distR="0" wp14:anchorId="1441FDA3" wp14:editId="326F5B76">
            <wp:extent cx="3505200" cy="2385939"/>
            <wp:effectExtent l="0" t="0" r="0" b="0"/>
            <wp:docPr id="92524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46198" name=""/>
                    <pic:cNvPicPr/>
                  </pic:nvPicPr>
                  <pic:blipFill>
                    <a:blip r:embed="rId6"/>
                    <a:stretch>
                      <a:fillRect/>
                    </a:stretch>
                  </pic:blipFill>
                  <pic:spPr>
                    <a:xfrm>
                      <a:off x="0" y="0"/>
                      <a:ext cx="3513482" cy="2391577"/>
                    </a:xfrm>
                    <a:prstGeom prst="rect">
                      <a:avLst/>
                    </a:prstGeom>
                  </pic:spPr>
                </pic:pic>
              </a:graphicData>
            </a:graphic>
          </wp:inline>
        </w:drawing>
      </w:r>
    </w:p>
    <w:p w14:paraId="03A9EE86" w14:textId="2866CB36" w:rsidR="00391AF9" w:rsidRDefault="001D25B7" w:rsidP="001D25B7">
      <w:pPr>
        <w:pStyle w:val="Caption"/>
        <w:jc w:val="center"/>
      </w:pPr>
      <w:bookmarkStart w:id="11" w:name="_Toc152664065"/>
      <w:r>
        <w:t xml:space="preserve">Figure </w:t>
      </w:r>
      <w:r>
        <w:fldChar w:fldCharType="begin"/>
      </w:r>
      <w:r>
        <w:instrText xml:space="preserve"> SEQ Figure \* ARABIC </w:instrText>
      </w:r>
      <w:r>
        <w:fldChar w:fldCharType="separate"/>
      </w:r>
      <w:r w:rsidR="00C33591">
        <w:rPr>
          <w:noProof/>
        </w:rPr>
        <w:t>1</w:t>
      </w:r>
      <w:r>
        <w:fldChar w:fldCharType="end"/>
      </w:r>
      <w:r>
        <w:t xml:space="preserve"> Raw Dataset</w:t>
      </w:r>
      <w:bookmarkEnd w:id="11"/>
    </w:p>
    <w:p w14:paraId="21E24BCD" w14:textId="0182BC43" w:rsidR="00391AF9" w:rsidRPr="00391AF9" w:rsidRDefault="00391AF9" w:rsidP="00BD4293">
      <w:r>
        <w:lastRenderedPageBreak/>
        <w:t xml:space="preserve">There are three columns including the reviewer’s name, their review and the date that review was made. </w:t>
      </w:r>
    </w:p>
    <w:p w14:paraId="3EA422F6" w14:textId="77777777" w:rsidR="00391AF9" w:rsidRDefault="00391AF9" w:rsidP="00391AF9">
      <w:pPr>
        <w:pStyle w:val="Heading2"/>
      </w:pPr>
      <w:bookmarkStart w:id="12" w:name="_Toc152663149"/>
      <w:r>
        <w:t>3.4 Data Preprocessing</w:t>
      </w:r>
      <w:bookmarkEnd w:id="12"/>
    </w:p>
    <w:p w14:paraId="4978B969" w14:textId="728D868D" w:rsidR="00391AF9" w:rsidRDefault="00391AF9" w:rsidP="00391AF9">
      <w:pPr>
        <w:pStyle w:val="Heading3"/>
      </w:pPr>
      <w:r>
        <w:t>3.4.1 Sentiment Analysis and Keyword Analysis</w:t>
      </w:r>
    </w:p>
    <w:p w14:paraId="585E729A" w14:textId="4C321F3D" w:rsidR="00CF1BA1" w:rsidRPr="00391AF9" w:rsidRDefault="00CF1BA1" w:rsidP="00BD4293">
      <w:r w:rsidRPr="00CF1BA1">
        <w:t xml:space="preserve">This code segment </w:t>
      </w:r>
      <w:proofErr w:type="spellStart"/>
      <w:r w:rsidRPr="00CF1BA1">
        <w:t>organises</w:t>
      </w:r>
      <w:proofErr w:type="spellEnd"/>
      <w:r w:rsidRPr="00CF1BA1">
        <w:t xml:space="preserve"> the data by classifying reviews according to </w:t>
      </w:r>
      <w:r>
        <w:t>keywords</w:t>
      </w:r>
      <w:r w:rsidRPr="00CF1BA1">
        <w:t xml:space="preserve"> and conducts sentiment analysis on each review using the </w:t>
      </w:r>
      <w:proofErr w:type="spellStart"/>
      <w:r w:rsidRPr="00CF1BA1">
        <w:t>TextBlob</w:t>
      </w:r>
      <w:proofErr w:type="spellEnd"/>
      <w:r w:rsidRPr="00CF1BA1">
        <w:t xml:space="preserve"> library. The </w:t>
      </w:r>
      <w:proofErr w:type="spellStart"/>
      <w:r w:rsidRPr="00CF1BA1">
        <w:t>pizza_reviews</w:t>
      </w:r>
      <w:proofErr w:type="spellEnd"/>
      <w:r w:rsidRPr="00CF1BA1">
        <w:t xml:space="preserve"> </w:t>
      </w:r>
      <w:proofErr w:type="spellStart"/>
      <w:r w:rsidRPr="00CF1BA1">
        <w:t>DataFrame</w:t>
      </w:r>
      <w:proofErr w:type="spellEnd"/>
      <w:r w:rsidRPr="00CF1BA1">
        <w:t xml:space="preserve"> contains a new column called 'Sentiment' which stores the sentiment labels ('positive', 'neutral', 'negative').</w:t>
      </w:r>
    </w:p>
    <w:p w14:paraId="45A67F9A" w14:textId="77777777" w:rsidR="001D25B7" w:rsidRDefault="00391AF9" w:rsidP="001D25B7">
      <w:pPr>
        <w:keepNext/>
      </w:pPr>
      <w:r w:rsidRPr="00391AF9">
        <w:rPr>
          <w:noProof/>
        </w:rPr>
        <w:drawing>
          <wp:inline distT="0" distB="0" distL="0" distR="0" wp14:anchorId="0DE6AD63" wp14:editId="59F699E8">
            <wp:extent cx="5943600" cy="2717165"/>
            <wp:effectExtent l="0" t="0" r="0" b="6985"/>
            <wp:docPr id="2145313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13116" name=""/>
                    <pic:cNvPicPr/>
                  </pic:nvPicPr>
                  <pic:blipFill>
                    <a:blip r:embed="rId7"/>
                    <a:stretch>
                      <a:fillRect/>
                    </a:stretch>
                  </pic:blipFill>
                  <pic:spPr>
                    <a:xfrm>
                      <a:off x="0" y="0"/>
                      <a:ext cx="5943600" cy="2717165"/>
                    </a:xfrm>
                    <a:prstGeom prst="rect">
                      <a:avLst/>
                    </a:prstGeom>
                  </pic:spPr>
                </pic:pic>
              </a:graphicData>
            </a:graphic>
          </wp:inline>
        </w:drawing>
      </w:r>
    </w:p>
    <w:p w14:paraId="7D75793F" w14:textId="70CC16A3" w:rsidR="00391AF9" w:rsidRDefault="001D25B7" w:rsidP="001D25B7">
      <w:pPr>
        <w:pStyle w:val="Caption"/>
      </w:pPr>
      <w:bookmarkStart w:id="13" w:name="_Toc152664066"/>
      <w:r>
        <w:t xml:space="preserve">Figure </w:t>
      </w:r>
      <w:r>
        <w:fldChar w:fldCharType="begin"/>
      </w:r>
      <w:r>
        <w:instrText xml:space="preserve"> SEQ Figure \* ARABIC </w:instrText>
      </w:r>
      <w:r>
        <w:fldChar w:fldCharType="separate"/>
      </w:r>
      <w:r w:rsidR="00C33591">
        <w:rPr>
          <w:noProof/>
        </w:rPr>
        <w:t>2</w:t>
      </w:r>
      <w:r>
        <w:fldChar w:fldCharType="end"/>
      </w:r>
      <w:r>
        <w:t xml:space="preserve"> Code Segment 1 </w:t>
      </w:r>
      <w:r w:rsidRPr="00047B18">
        <w:t>Sentiment Analysis and Keyword Analysis</w:t>
      </w:r>
      <w:bookmarkEnd w:id="13"/>
    </w:p>
    <w:p w14:paraId="56B21617" w14:textId="0E2C4D49" w:rsidR="00CF1BA1" w:rsidRPr="003D69A3" w:rsidRDefault="00CF1BA1" w:rsidP="003D69A3">
      <w:pPr>
        <w:rPr>
          <w:b/>
          <w:bCs/>
          <w:u w:val="single"/>
        </w:rPr>
      </w:pPr>
      <w:r w:rsidRPr="003D69A3">
        <w:rPr>
          <w:b/>
          <w:bCs/>
          <w:u w:val="single"/>
        </w:rPr>
        <w:t>Keyword-Based Review Classification</w:t>
      </w:r>
    </w:p>
    <w:p w14:paraId="734634AB" w14:textId="279EA32C" w:rsidR="00CF1BA1" w:rsidRDefault="00CF1BA1" w:rsidP="00BD4293">
      <w:r>
        <w:t xml:space="preserve">The function passes through each key theme in the </w:t>
      </w:r>
      <w:proofErr w:type="spellStart"/>
      <w:r>
        <w:t>key_themes</w:t>
      </w:r>
      <w:proofErr w:type="spellEnd"/>
      <w:r>
        <w:t xml:space="preserve"> array in order. A new </w:t>
      </w:r>
      <w:proofErr w:type="spellStart"/>
      <w:r>
        <w:t>boolean</w:t>
      </w:r>
      <w:proofErr w:type="spellEnd"/>
      <w:r>
        <w:t xml:space="preserve"> column is added to the </w:t>
      </w:r>
      <w:proofErr w:type="spellStart"/>
      <w:r>
        <w:t>pizza_reviews</w:t>
      </w:r>
      <w:proofErr w:type="spellEnd"/>
      <w:r>
        <w:t xml:space="preserve"> </w:t>
      </w:r>
      <w:proofErr w:type="spellStart"/>
      <w:r>
        <w:t>DataFrame</w:t>
      </w:r>
      <w:proofErr w:type="spellEnd"/>
      <w:r>
        <w:t xml:space="preserve"> for each keyword. The column is named after the keyword, and its values indicate whether the related review incorporates the theme True or not False. This makes it easier to </w:t>
      </w:r>
      <w:proofErr w:type="spellStart"/>
      <w:r>
        <w:t>categorise</w:t>
      </w:r>
      <w:proofErr w:type="spellEnd"/>
      <w:r>
        <w:t xml:space="preserve"> each review based on the presence of keywords.</w:t>
      </w:r>
    </w:p>
    <w:p w14:paraId="2CCB2417" w14:textId="549D95BA" w:rsidR="00391AF9" w:rsidRPr="00BA6293" w:rsidRDefault="00391AF9" w:rsidP="00391AF9">
      <w:pPr>
        <w:rPr>
          <w:b/>
          <w:bCs/>
          <w:u w:val="single"/>
        </w:rPr>
      </w:pPr>
      <w:r w:rsidRPr="00BA6293">
        <w:rPr>
          <w:b/>
          <w:bCs/>
          <w:u w:val="single"/>
        </w:rPr>
        <w:t>Sentiment Analysis</w:t>
      </w:r>
    </w:p>
    <w:p w14:paraId="3FF59491" w14:textId="79E497DE" w:rsidR="00CF1BA1" w:rsidRDefault="00BA6293" w:rsidP="00BD4293">
      <w:r w:rsidRPr="00BA6293">
        <w:t xml:space="preserve">The code implements a method called </w:t>
      </w:r>
      <w:proofErr w:type="spellStart"/>
      <w:r w:rsidRPr="00BA6293">
        <w:t>analyze_sentiment</w:t>
      </w:r>
      <w:proofErr w:type="spellEnd"/>
      <w:r w:rsidRPr="00BA6293">
        <w:t xml:space="preserve">(review) which accepts a review as an argument and </w:t>
      </w:r>
      <w:proofErr w:type="spellStart"/>
      <w:r w:rsidRPr="00BA6293">
        <w:t>utilises</w:t>
      </w:r>
      <w:proofErr w:type="spellEnd"/>
      <w:r w:rsidRPr="00BA6293">
        <w:t xml:space="preserve"> </w:t>
      </w:r>
      <w:proofErr w:type="spellStart"/>
      <w:r w:rsidRPr="00BA6293">
        <w:t>TextBlob</w:t>
      </w:r>
      <w:proofErr w:type="spellEnd"/>
      <w:r w:rsidRPr="00BA6293">
        <w:t xml:space="preserve"> to determine its sentiment, </w:t>
      </w:r>
      <w:proofErr w:type="spellStart"/>
      <w:r w:rsidRPr="00BA6293">
        <w:t>categorising</w:t>
      </w:r>
      <w:proofErr w:type="spellEnd"/>
      <w:r w:rsidRPr="00BA6293">
        <w:t xml:space="preserve"> it as either 'positive', 'neutral', or 'negative'. For typical natural language processing (NLP) activities, like sentiment analysis, </w:t>
      </w:r>
      <w:proofErr w:type="spellStart"/>
      <w:r w:rsidRPr="00BA6293">
        <w:t>TextBlob</w:t>
      </w:r>
      <w:proofErr w:type="spellEnd"/>
      <w:r w:rsidRPr="00BA6293">
        <w:t xml:space="preserve"> offers a straightforward API and streamlines Python text processing. The function does sentiment analysis on every review in the 'Review' column of the </w:t>
      </w:r>
      <w:proofErr w:type="spellStart"/>
      <w:r w:rsidRPr="00BA6293">
        <w:t>pizza_reviews</w:t>
      </w:r>
      <w:proofErr w:type="spellEnd"/>
      <w:r w:rsidRPr="00BA6293">
        <w:t xml:space="preserve"> </w:t>
      </w:r>
      <w:proofErr w:type="spellStart"/>
      <w:r w:rsidRPr="00BA6293">
        <w:t>DataFrame</w:t>
      </w:r>
      <w:proofErr w:type="spellEnd"/>
      <w:r w:rsidRPr="00BA6293">
        <w:t>, and saves the outcomes in a newly created column called 'Sentiment'.</w:t>
      </w:r>
    </w:p>
    <w:p w14:paraId="4ED067E1" w14:textId="3DF1ABA7" w:rsidR="00391AF9" w:rsidRDefault="00391AF9" w:rsidP="00BD4293">
      <w:r>
        <w:t>The result data frame is as follows.</w:t>
      </w:r>
    </w:p>
    <w:p w14:paraId="3F1307A7" w14:textId="77777777" w:rsidR="001D25B7" w:rsidRDefault="00391AF9" w:rsidP="001D25B7">
      <w:pPr>
        <w:keepNext/>
      </w:pPr>
      <w:r w:rsidRPr="00391AF9">
        <w:rPr>
          <w:noProof/>
        </w:rPr>
        <w:lastRenderedPageBreak/>
        <w:drawing>
          <wp:inline distT="0" distB="0" distL="0" distR="0" wp14:anchorId="32CA152A" wp14:editId="40EBF71F">
            <wp:extent cx="5943600" cy="3155315"/>
            <wp:effectExtent l="0" t="0" r="0" b="6985"/>
            <wp:docPr id="1424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49" name=""/>
                    <pic:cNvPicPr/>
                  </pic:nvPicPr>
                  <pic:blipFill>
                    <a:blip r:embed="rId8"/>
                    <a:stretch>
                      <a:fillRect/>
                    </a:stretch>
                  </pic:blipFill>
                  <pic:spPr>
                    <a:xfrm>
                      <a:off x="0" y="0"/>
                      <a:ext cx="5943600" cy="3155315"/>
                    </a:xfrm>
                    <a:prstGeom prst="rect">
                      <a:avLst/>
                    </a:prstGeom>
                  </pic:spPr>
                </pic:pic>
              </a:graphicData>
            </a:graphic>
          </wp:inline>
        </w:drawing>
      </w:r>
    </w:p>
    <w:p w14:paraId="6274361A" w14:textId="42E132B4" w:rsidR="00391AF9" w:rsidRDefault="001D25B7" w:rsidP="001D25B7">
      <w:pPr>
        <w:pStyle w:val="Caption"/>
      </w:pPr>
      <w:bookmarkStart w:id="14" w:name="_Toc152664067"/>
      <w:r>
        <w:t xml:space="preserve">Figure </w:t>
      </w:r>
      <w:r>
        <w:fldChar w:fldCharType="begin"/>
      </w:r>
      <w:r>
        <w:instrText xml:space="preserve"> SEQ Figure \* ARABIC </w:instrText>
      </w:r>
      <w:r>
        <w:fldChar w:fldCharType="separate"/>
      </w:r>
      <w:r w:rsidR="00C33591">
        <w:rPr>
          <w:noProof/>
        </w:rPr>
        <w:t>3</w:t>
      </w:r>
      <w:r>
        <w:fldChar w:fldCharType="end"/>
      </w:r>
      <w:r>
        <w:t xml:space="preserve"> Result 1 </w:t>
      </w:r>
      <w:r w:rsidRPr="007E49F4">
        <w:t>Sentiment Analysis and Keyword Analysis</w:t>
      </w:r>
      <w:bookmarkEnd w:id="14"/>
    </w:p>
    <w:p w14:paraId="67023875" w14:textId="13F99D05" w:rsidR="00BA6293" w:rsidRDefault="00BA6293" w:rsidP="00BD4293">
      <w:r w:rsidRPr="00BA6293">
        <w:t xml:space="preserve">The following code computes and presents the frequency counts for each </w:t>
      </w:r>
      <w:r>
        <w:t>keyword</w:t>
      </w:r>
      <w:r w:rsidRPr="00BA6293">
        <w:t xml:space="preserve"> in the </w:t>
      </w:r>
      <w:proofErr w:type="spellStart"/>
      <w:r w:rsidRPr="00BA6293">
        <w:t>pizza_reviews</w:t>
      </w:r>
      <w:proofErr w:type="spellEnd"/>
      <w:r w:rsidRPr="00BA6293">
        <w:t xml:space="preserve"> </w:t>
      </w:r>
      <w:proofErr w:type="spellStart"/>
      <w:r w:rsidRPr="00BA6293">
        <w:t>DataFrame</w:t>
      </w:r>
      <w:proofErr w:type="spellEnd"/>
      <w:r w:rsidRPr="00BA6293">
        <w:t xml:space="preserve">. Additionally, it generates a summary </w:t>
      </w:r>
      <w:proofErr w:type="spellStart"/>
      <w:r w:rsidRPr="00BA6293">
        <w:t>DataFrame</w:t>
      </w:r>
      <w:proofErr w:type="spellEnd"/>
      <w:r w:rsidRPr="00BA6293">
        <w:t xml:space="preserve"> named "</w:t>
      </w:r>
      <w:proofErr w:type="spellStart"/>
      <w:r w:rsidRPr="00BA6293">
        <w:t>summary_data</w:t>
      </w:r>
      <w:proofErr w:type="spellEnd"/>
      <w:r w:rsidRPr="00BA6293">
        <w:t>" which includes the number of occurrences of True values for each theme and sentiment, as well as the total count of sentiments. The results are outputted for subsequent analysis and interpretation.</w:t>
      </w:r>
    </w:p>
    <w:p w14:paraId="5CF9E6EF" w14:textId="77777777" w:rsidR="001D25B7" w:rsidRDefault="008547CC" w:rsidP="001D25B7">
      <w:pPr>
        <w:keepNext/>
      </w:pPr>
      <w:r w:rsidRPr="008547CC">
        <w:rPr>
          <w:noProof/>
        </w:rPr>
        <w:drawing>
          <wp:inline distT="0" distB="0" distL="0" distR="0" wp14:anchorId="495C038F" wp14:editId="16D7A652">
            <wp:extent cx="5943600" cy="1196340"/>
            <wp:effectExtent l="0" t="0" r="0" b="3810"/>
            <wp:docPr id="1495849208"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49208" name="Picture 1" descr="A white background with black text&#10;&#10;Description automatically generated"/>
                    <pic:cNvPicPr/>
                  </pic:nvPicPr>
                  <pic:blipFill>
                    <a:blip r:embed="rId9"/>
                    <a:stretch>
                      <a:fillRect/>
                    </a:stretch>
                  </pic:blipFill>
                  <pic:spPr>
                    <a:xfrm>
                      <a:off x="0" y="0"/>
                      <a:ext cx="5943600" cy="1196340"/>
                    </a:xfrm>
                    <a:prstGeom prst="rect">
                      <a:avLst/>
                    </a:prstGeom>
                  </pic:spPr>
                </pic:pic>
              </a:graphicData>
            </a:graphic>
          </wp:inline>
        </w:drawing>
      </w:r>
    </w:p>
    <w:p w14:paraId="05401260" w14:textId="7205F0CB" w:rsidR="008547CC" w:rsidRDefault="001D25B7" w:rsidP="001D25B7">
      <w:pPr>
        <w:pStyle w:val="Caption"/>
      </w:pPr>
      <w:bookmarkStart w:id="15" w:name="_Toc152664068"/>
      <w:r>
        <w:t xml:space="preserve">Figure </w:t>
      </w:r>
      <w:r>
        <w:fldChar w:fldCharType="begin"/>
      </w:r>
      <w:r>
        <w:instrText xml:space="preserve"> SEQ Figure \* ARABIC </w:instrText>
      </w:r>
      <w:r>
        <w:fldChar w:fldCharType="separate"/>
      </w:r>
      <w:r w:rsidR="00C33591">
        <w:rPr>
          <w:noProof/>
        </w:rPr>
        <w:t>4</w:t>
      </w:r>
      <w:r>
        <w:fldChar w:fldCharType="end"/>
      </w:r>
      <w:r>
        <w:t xml:space="preserve"> Code Segment 2 </w:t>
      </w:r>
      <w:r w:rsidRPr="00A402AD">
        <w:t>Sentiment Analysis and Keyword Analysis</w:t>
      </w:r>
      <w:bookmarkEnd w:id="15"/>
    </w:p>
    <w:p w14:paraId="627500AD" w14:textId="77777777" w:rsidR="001D25B7" w:rsidRDefault="008547CC" w:rsidP="001D25B7">
      <w:pPr>
        <w:keepNext/>
      </w:pPr>
      <w:r w:rsidRPr="008547CC">
        <w:rPr>
          <w:noProof/>
        </w:rPr>
        <w:drawing>
          <wp:inline distT="0" distB="0" distL="0" distR="0" wp14:anchorId="5E776D76" wp14:editId="34FFB320">
            <wp:extent cx="5943600" cy="1502410"/>
            <wp:effectExtent l="0" t="0" r="0" b="2540"/>
            <wp:docPr id="1970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3374" name=""/>
                    <pic:cNvPicPr/>
                  </pic:nvPicPr>
                  <pic:blipFill>
                    <a:blip r:embed="rId10"/>
                    <a:stretch>
                      <a:fillRect/>
                    </a:stretch>
                  </pic:blipFill>
                  <pic:spPr>
                    <a:xfrm>
                      <a:off x="0" y="0"/>
                      <a:ext cx="5943600" cy="1502410"/>
                    </a:xfrm>
                    <a:prstGeom prst="rect">
                      <a:avLst/>
                    </a:prstGeom>
                  </pic:spPr>
                </pic:pic>
              </a:graphicData>
            </a:graphic>
          </wp:inline>
        </w:drawing>
      </w:r>
    </w:p>
    <w:p w14:paraId="2C04CE6C" w14:textId="3953F426" w:rsidR="008547CC" w:rsidRDefault="001D25B7" w:rsidP="001D25B7">
      <w:pPr>
        <w:pStyle w:val="Caption"/>
      </w:pPr>
      <w:bookmarkStart w:id="16" w:name="_Toc152664069"/>
      <w:r>
        <w:t xml:space="preserve">Figure </w:t>
      </w:r>
      <w:r>
        <w:fldChar w:fldCharType="begin"/>
      </w:r>
      <w:r>
        <w:instrText xml:space="preserve"> SEQ Figure \* ARABIC </w:instrText>
      </w:r>
      <w:r>
        <w:fldChar w:fldCharType="separate"/>
      </w:r>
      <w:r w:rsidR="00C33591">
        <w:rPr>
          <w:noProof/>
        </w:rPr>
        <w:t>5</w:t>
      </w:r>
      <w:r>
        <w:fldChar w:fldCharType="end"/>
      </w:r>
      <w:r>
        <w:t xml:space="preserve"> </w:t>
      </w:r>
      <w:r w:rsidRPr="00343967">
        <w:t xml:space="preserve">Code Segment </w:t>
      </w:r>
      <w:r>
        <w:t>3</w:t>
      </w:r>
      <w:r w:rsidRPr="00343967">
        <w:t xml:space="preserve"> Sentiment Analysis and Keyword Analysis</w:t>
      </w:r>
      <w:bookmarkEnd w:id="16"/>
    </w:p>
    <w:p w14:paraId="2DFC3B3E" w14:textId="77777777" w:rsidR="00C33591" w:rsidRPr="00C33591" w:rsidRDefault="00C33591" w:rsidP="00C33591"/>
    <w:p w14:paraId="5BDDB712" w14:textId="5F303F42" w:rsidR="00AF42D2" w:rsidRPr="00AF42D2" w:rsidRDefault="00AF42D2" w:rsidP="00AF42D2">
      <w:pPr>
        <w:rPr>
          <w:b/>
          <w:bCs/>
          <w:u w:val="single"/>
        </w:rPr>
      </w:pPr>
      <w:r w:rsidRPr="00AF42D2">
        <w:rPr>
          <w:b/>
          <w:bCs/>
          <w:u w:val="single"/>
        </w:rPr>
        <w:lastRenderedPageBreak/>
        <w:t xml:space="preserve">Calculation of the </w:t>
      </w:r>
      <w:r w:rsidR="001879AF">
        <w:rPr>
          <w:b/>
          <w:bCs/>
          <w:u w:val="single"/>
        </w:rPr>
        <w:t>F</w:t>
      </w:r>
      <w:r w:rsidRPr="00AF42D2">
        <w:rPr>
          <w:b/>
          <w:bCs/>
          <w:u w:val="single"/>
        </w:rPr>
        <w:t xml:space="preserve">requency for </w:t>
      </w:r>
      <w:r w:rsidR="001879AF">
        <w:rPr>
          <w:b/>
          <w:bCs/>
          <w:u w:val="single"/>
        </w:rPr>
        <w:t>E</w:t>
      </w:r>
      <w:r w:rsidRPr="00AF42D2">
        <w:rPr>
          <w:b/>
          <w:bCs/>
          <w:u w:val="single"/>
        </w:rPr>
        <w:t xml:space="preserve">ach </w:t>
      </w:r>
      <w:r w:rsidR="001879AF">
        <w:rPr>
          <w:b/>
          <w:bCs/>
          <w:u w:val="single"/>
        </w:rPr>
        <w:t>V</w:t>
      </w:r>
      <w:r w:rsidRPr="00AF42D2">
        <w:rPr>
          <w:b/>
          <w:bCs/>
          <w:u w:val="single"/>
        </w:rPr>
        <w:t xml:space="preserve">alue in the </w:t>
      </w:r>
      <w:proofErr w:type="spellStart"/>
      <w:r w:rsidR="001879AF">
        <w:rPr>
          <w:b/>
          <w:bCs/>
          <w:u w:val="single"/>
        </w:rPr>
        <w:t>K</w:t>
      </w:r>
      <w:r w:rsidRPr="00AF42D2">
        <w:rPr>
          <w:b/>
          <w:bCs/>
          <w:u w:val="single"/>
        </w:rPr>
        <w:t>ey_</w:t>
      </w:r>
      <w:r w:rsidR="001879AF">
        <w:rPr>
          <w:b/>
          <w:bCs/>
          <w:u w:val="single"/>
        </w:rPr>
        <w:t>T</w:t>
      </w:r>
      <w:r w:rsidRPr="00AF42D2">
        <w:rPr>
          <w:b/>
          <w:bCs/>
          <w:u w:val="single"/>
        </w:rPr>
        <w:t>hemes</w:t>
      </w:r>
      <w:proofErr w:type="spellEnd"/>
      <w:r w:rsidRPr="00AF42D2">
        <w:rPr>
          <w:b/>
          <w:bCs/>
          <w:u w:val="single"/>
        </w:rPr>
        <w:t xml:space="preserve"> </w:t>
      </w:r>
      <w:r w:rsidR="001879AF">
        <w:rPr>
          <w:b/>
          <w:bCs/>
          <w:u w:val="single"/>
        </w:rPr>
        <w:t>C</w:t>
      </w:r>
      <w:r w:rsidRPr="00AF42D2">
        <w:rPr>
          <w:b/>
          <w:bCs/>
          <w:u w:val="single"/>
        </w:rPr>
        <w:t>olumn</w:t>
      </w:r>
    </w:p>
    <w:p w14:paraId="3E3739DC" w14:textId="63C52340" w:rsidR="00AF42D2" w:rsidRDefault="00AF42D2" w:rsidP="00BD4293">
      <w:r>
        <w:t xml:space="preserve">Instantiate a dictionary called </w:t>
      </w:r>
      <w:proofErr w:type="spellStart"/>
      <w:r>
        <w:t>frequency_data</w:t>
      </w:r>
      <w:proofErr w:type="spellEnd"/>
      <w:r>
        <w:t xml:space="preserve"> with no initial values to hold frequency counts. Each keywords was iterated in the </w:t>
      </w:r>
      <w:proofErr w:type="spellStart"/>
      <w:r>
        <w:t>key_themes</w:t>
      </w:r>
      <w:proofErr w:type="spellEnd"/>
      <w:r>
        <w:t xml:space="preserve"> collection. The frequency counts for each topic was computed and saved in the </w:t>
      </w:r>
      <w:proofErr w:type="spellStart"/>
      <w:r>
        <w:t>pizza_reviews</w:t>
      </w:r>
      <w:proofErr w:type="spellEnd"/>
      <w:r>
        <w:t xml:space="preserve"> </w:t>
      </w:r>
      <w:proofErr w:type="spellStart"/>
      <w:r>
        <w:t>DataFrame</w:t>
      </w:r>
      <w:proofErr w:type="spellEnd"/>
      <w:r>
        <w:t xml:space="preserve"> using the </w:t>
      </w:r>
      <w:proofErr w:type="spellStart"/>
      <w:r>
        <w:t>value_counts</w:t>
      </w:r>
      <w:proofErr w:type="spellEnd"/>
      <w:r>
        <w:t xml:space="preserve">() function. the outcomes was saved in the </w:t>
      </w:r>
      <w:proofErr w:type="spellStart"/>
      <w:r>
        <w:t>frequency_data</w:t>
      </w:r>
      <w:proofErr w:type="spellEnd"/>
      <w:r>
        <w:t xml:space="preserve"> dictionary.</w:t>
      </w:r>
    </w:p>
    <w:p w14:paraId="670E3861" w14:textId="70EF2C88" w:rsidR="007203DC" w:rsidRPr="007203DC" w:rsidRDefault="007203DC" w:rsidP="007203DC">
      <w:pPr>
        <w:rPr>
          <w:b/>
          <w:bCs/>
          <w:u w:val="single"/>
        </w:rPr>
      </w:pPr>
      <w:r w:rsidRPr="007203DC">
        <w:rPr>
          <w:b/>
          <w:bCs/>
          <w:u w:val="single"/>
        </w:rPr>
        <w:t xml:space="preserve">Generating a </w:t>
      </w:r>
      <w:proofErr w:type="spellStart"/>
      <w:r w:rsidRPr="007203DC">
        <w:rPr>
          <w:b/>
          <w:bCs/>
          <w:u w:val="single"/>
        </w:rPr>
        <w:t>DataFrame</w:t>
      </w:r>
      <w:proofErr w:type="spellEnd"/>
      <w:r w:rsidRPr="007203DC">
        <w:rPr>
          <w:b/>
          <w:bCs/>
          <w:u w:val="single"/>
        </w:rPr>
        <w:t xml:space="preserve"> </w:t>
      </w:r>
      <w:r w:rsidR="001879AF">
        <w:rPr>
          <w:b/>
          <w:bCs/>
          <w:u w:val="single"/>
        </w:rPr>
        <w:t>C</w:t>
      </w:r>
      <w:r w:rsidRPr="007203DC">
        <w:rPr>
          <w:b/>
          <w:bCs/>
          <w:u w:val="single"/>
        </w:rPr>
        <w:t>alled "</w:t>
      </w:r>
      <w:proofErr w:type="spellStart"/>
      <w:r w:rsidRPr="007203DC">
        <w:rPr>
          <w:b/>
          <w:bCs/>
          <w:u w:val="single"/>
        </w:rPr>
        <w:t>summary_data</w:t>
      </w:r>
      <w:proofErr w:type="spellEnd"/>
      <w:r w:rsidRPr="007203DC">
        <w:rPr>
          <w:b/>
          <w:bCs/>
          <w:u w:val="single"/>
        </w:rPr>
        <w:t xml:space="preserve">" to </w:t>
      </w:r>
      <w:proofErr w:type="spellStart"/>
      <w:r w:rsidR="001879AF">
        <w:rPr>
          <w:b/>
          <w:bCs/>
          <w:u w:val="single"/>
        </w:rPr>
        <w:t>S</w:t>
      </w:r>
      <w:r w:rsidRPr="007203DC">
        <w:rPr>
          <w:b/>
          <w:bCs/>
          <w:u w:val="single"/>
        </w:rPr>
        <w:t>ummarise</w:t>
      </w:r>
      <w:proofErr w:type="spellEnd"/>
      <w:r w:rsidRPr="007203DC">
        <w:rPr>
          <w:b/>
          <w:bCs/>
          <w:u w:val="single"/>
        </w:rPr>
        <w:t xml:space="preserve"> the </w:t>
      </w:r>
      <w:r w:rsidR="001879AF">
        <w:rPr>
          <w:b/>
          <w:bCs/>
          <w:u w:val="single"/>
        </w:rPr>
        <w:t>D</w:t>
      </w:r>
      <w:r w:rsidRPr="007203DC">
        <w:rPr>
          <w:b/>
          <w:bCs/>
          <w:u w:val="single"/>
        </w:rPr>
        <w:t>ata</w:t>
      </w:r>
    </w:p>
    <w:p w14:paraId="0B2AC55D" w14:textId="59668EC1" w:rsidR="007203DC" w:rsidRDefault="007203DC" w:rsidP="00BD4293">
      <w:r>
        <w:t xml:space="preserve">An empty </w:t>
      </w:r>
      <w:proofErr w:type="spellStart"/>
      <w:r>
        <w:t>DataFrame</w:t>
      </w:r>
      <w:proofErr w:type="spellEnd"/>
      <w:r>
        <w:t xml:space="preserve"> called </w:t>
      </w:r>
      <w:proofErr w:type="spellStart"/>
      <w:r>
        <w:t>summary_data</w:t>
      </w:r>
      <w:proofErr w:type="spellEnd"/>
      <w:r>
        <w:t xml:space="preserve"> was instantiated, where each theme in </w:t>
      </w:r>
      <w:proofErr w:type="spellStart"/>
      <w:r>
        <w:t>key_themes</w:t>
      </w:r>
      <w:proofErr w:type="spellEnd"/>
      <w:r>
        <w:t xml:space="preserve"> is represented as a column, along with an extra column for 'Sentiment Count'. The code iterates through several sentiments such as positive, neutral and negative and keywords in order to fill the </w:t>
      </w:r>
      <w:proofErr w:type="spellStart"/>
      <w:r>
        <w:t>summary_data</w:t>
      </w:r>
      <w:proofErr w:type="spellEnd"/>
      <w:r>
        <w:t xml:space="preserve"> </w:t>
      </w:r>
      <w:proofErr w:type="spellStart"/>
      <w:r>
        <w:t>DataFrame</w:t>
      </w:r>
      <w:proofErr w:type="spellEnd"/>
      <w:r>
        <w:t xml:space="preserve">. For every sentiment and keyword, The frequency of occurrences of the value "True" was calculated in the respective column representing themes for the specified sentiment. The count within the </w:t>
      </w:r>
      <w:proofErr w:type="spellStart"/>
      <w:r>
        <w:t>summary_data</w:t>
      </w:r>
      <w:proofErr w:type="spellEnd"/>
      <w:r>
        <w:t xml:space="preserve"> </w:t>
      </w:r>
      <w:proofErr w:type="spellStart"/>
      <w:r>
        <w:t>DataFrame</w:t>
      </w:r>
      <w:proofErr w:type="spellEnd"/>
      <w:r>
        <w:t xml:space="preserve"> was stored. The aggregate count of reviews was calculated for each sentiment and was saved in the 'Sentiment Count' column.</w:t>
      </w:r>
    </w:p>
    <w:p w14:paraId="14CAFF4A" w14:textId="0FFB38C8" w:rsidR="009A780C" w:rsidRDefault="009A780C" w:rsidP="00BD4293">
      <w:r>
        <w:t xml:space="preserve">The resulting </w:t>
      </w:r>
      <w:proofErr w:type="spellStart"/>
      <w:r>
        <w:t>dataframe</w:t>
      </w:r>
      <w:proofErr w:type="spellEnd"/>
      <w:r>
        <w:t xml:space="preserve"> is as follows. </w:t>
      </w:r>
    </w:p>
    <w:p w14:paraId="1892DB13" w14:textId="77777777" w:rsidR="001D25B7" w:rsidRDefault="009A780C" w:rsidP="001D25B7">
      <w:pPr>
        <w:keepNext/>
      </w:pPr>
      <w:r w:rsidRPr="009A780C">
        <w:rPr>
          <w:noProof/>
        </w:rPr>
        <w:drawing>
          <wp:inline distT="0" distB="0" distL="0" distR="0" wp14:anchorId="6E8DA283" wp14:editId="34255A98">
            <wp:extent cx="5943600" cy="871855"/>
            <wp:effectExtent l="0" t="0" r="0" b="4445"/>
            <wp:docPr id="2085955582" name="Picture 1"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55582" name="Picture 1" descr="A screenshot of a menu&#10;&#10;Description automatically generated"/>
                    <pic:cNvPicPr/>
                  </pic:nvPicPr>
                  <pic:blipFill>
                    <a:blip r:embed="rId11"/>
                    <a:stretch>
                      <a:fillRect/>
                    </a:stretch>
                  </pic:blipFill>
                  <pic:spPr>
                    <a:xfrm>
                      <a:off x="0" y="0"/>
                      <a:ext cx="5943600" cy="871855"/>
                    </a:xfrm>
                    <a:prstGeom prst="rect">
                      <a:avLst/>
                    </a:prstGeom>
                  </pic:spPr>
                </pic:pic>
              </a:graphicData>
            </a:graphic>
          </wp:inline>
        </w:drawing>
      </w:r>
    </w:p>
    <w:p w14:paraId="6B0E1F3B" w14:textId="0442757F" w:rsidR="009A780C" w:rsidRDefault="001D25B7" w:rsidP="001D25B7">
      <w:pPr>
        <w:pStyle w:val="Caption"/>
      </w:pPr>
      <w:bookmarkStart w:id="17" w:name="_Toc152664070"/>
      <w:r>
        <w:t xml:space="preserve">Figure </w:t>
      </w:r>
      <w:r>
        <w:fldChar w:fldCharType="begin"/>
      </w:r>
      <w:r>
        <w:instrText xml:space="preserve"> SEQ Figure \* ARABIC </w:instrText>
      </w:r>
      <w:r>
        <w:fldChar w:fldCharType="separate"/>
      </w:r>
      <w:r w:rsidR="00C33591">
        <w:rPr>
          <w:noProof/>
        </w:rPr>
        <w:t>6</w:t>
      </w:r>
      <w:r>
        <w:fldChar w:fldCharType="end"/>
      </w:r>
      <w:r>
        <w:t xml:space="preserve"> Result</w:t>
      </w:r>
      <w:r w:rsidRPr="00CF5548">
        <w:t xml:space="preserve"> </w:t>
      </w:r>
      <w:r>
        <w:t>2</w:t>
      </w:r>
      <w:r w:rsidRPr="00CF5548">
        <w:t xml:space="preserve"> Sentiment Analysis and Keyword Analysis</w:t>
      </w:r>
      <w:bookmarkEnd w:id="17"/>
    </w:p>
    <w:p w14:paraId="291319EF" w14:textId="6600E53C" w:rsidR="003A47A0" w:rsidRDefault="003A47A0" w:rsidP="003A47A0">
      <w:pPr>
        <w:pStyle w:val="Heading3"/>
      </w:pPr>
      <w:r>
        <w:t>3.4.2 Month-Over-Month Positive and Negative Review Count Change</w:t>
      </w:r>
    </w:p>
    <w:p w14:paraId="13193E1E" w14:textId="504B65A9" w:rsidR="007203DC" w:rsidRDefault="007203DC" w:rsidP="00BD4293">
      <w:r w:rsidRPr="007203DC">
        <w:t xml:space="preserve">The code examines sentiment data chronologically, primarily focusing on monthly patterns in </w:t>
      </w:r>
      <w:proofErr w:type="spellStart"/>
      <w:r w:rsidRPr="007203DC">
        <w:t>favourable</w:t>
      </w:r>
      <w:proofErr w:type="spellEnd"/>
      <w:r w:rsidRPr="007203DC">
        <w:t xml:space="preserve"> and </w:t>
      </w:r>
      <w:proofErr w:type="spellStart"/>
      <w:r w:rsidRPr="007203DC">
        <w:t>unfavourable</w:t>
      </w:r>
      <w:proofErr w:type="spellEnd"/>
      <w:r w:rsidRPr="007203DC">
        <w:t xml:space="preserve"> reviews, and computes the percentage changes in good and negative sentiments from one month to the next. The ultimate outcomes are displayed in a </w:t>
      </w:r>
      <w:proofErr w:type="spellStart"/>
      <w:r w:rsidRPr="007203DC">
        <w:t>DataFrame</w:t>
      </w:r>
      <w:proofErr w:type="spellEnd"/>
      <w:r w:rsidRPr="007203DC">
        <w:t xml:space="preserve"> to facilitate comprehension and subsequent examination.</w:t>
      </w:r>
    </w:p>
    <w:p w14:paraId="471F6D4A" w14:textId="77777777" w:rsidR="001D25B7" w:rsidRDefault="003A47A0" w:rsidP="001D25B7">
      <w:pPr>
        <w:keepNext/>
      </w:pPr>
      <w:r w:rsidRPr="003A47A0">
        <w:rPr>
          <w:noProof/>
        </w:rPr>
        <w:lastRenderedPageBreak/>
        <w:drawing>
          <wp:inline distT="0" distB="0" distL="0" distR="0" wp14:anchorId="7E73450F" wp14:editId="229B2F22">
            <wp:extent cx="5943600" cy="3306445"/>
            <wp:effectExtent l="0" t="0" r="0" b="8255"/>
            <wp:docPr id="1828540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540702" name=""/>
                    <pic:cNvPicPr/>
                  </pic:nvPicPr>
                  <pic:blipFill>
                    <a:blip r:embed="rId12"/>
                    <a:stretch>
                      <a:fillRect/>
                    </a:stretch>
                  </pic:blipFill>
                  <pic:spPr>
                    <a:xfrm>
                      <a:off x="0" y="0"/>
                      <a:ext cx="5943600" cy="3306445"/>
                    </a:xfrm>
                    <a:prstGeom prst="rect">
                      <a:avLst/>
                    </a:prstGeom>
                  </pic:spPr>
                </pic:pic>
              </a:graphicData>
            </a:graphic>
          </wp:inline>
        </w:drawing>
      </w:r>
    </w:p>
    <w:p w14:paraId="3BF2C769" w14:textId="33AA867C" w:rsidR="003A47A0" w:rsidRDefault="001D25B7" w:rsidP="001D25B7">
      <w:pPr>
        <w:pStyle w:val="Caption"/>
      </w:pPr>
      <w:bookmarkStart w:id="18" w:name="_Toc152664071"/>
      <w:r>
        <w:t xml:space="preserve">Figure </w:t>
      </w:r>
      <w:r>
        <w:fldChar w:fldCharType="begin"/>
      </w:r>
      <w:r>
        <w:instrText xml:space="preserve"> SEQ Figure \* ARABIC </w:instrText>
      </w:r>
      <w:r>
        <w:fldChar w:fldCharType="separate"/>
      </w:r>
      <w:r w:rsidR="00C33591">
        <w:rPr>
          <w:noProof/>
        </w:rPr>
        <w:t>7</w:t>
      </w:r>
      <w:r>
        <w:fldChar w:fldCharType="end"/>
      </w:r>
      <w:r>
        <w:t xml:space="preserve"> </w:t>
      </w:r>
      <w:r w:rsidRPr="002A10B0">
        <w:t xml:space="preserve">Code Segment </w:t>
      </w:r>
      <w:r>
        <w:t>1</w:t>
      </w:r>
      <w:r w:rsidRPr="002A10B0">
        <w:t xml:space="preserve"> </w:t>
      </w:r>
      <w:r>
        <w:t>Month-Over-Month Positive and Negative Review Count Change</w:t>
      </w:r>
      <w:bookmarkEnd w:id="18"/>
    </w:p>
    <w:p w14:paraId="0C8F6A90" w14:textId="0663297F" w:rsidR="007203DC" w:rsidRPr="007203DC" w:rsidRDefault="007203DC" w:rsidP="007203DC">
      <w:pPr>
        <w:rPr>
          <w:b/>
          <w:bCs/>
          <w:u w:val="single"/>
        </w:rPr>
      </w:pPr>
      <w:r w:rsidRPr="007203DC">
        <w:rPr>
          <w:b/>
          <w:bCs/>
          <w:u w:val="single"/>
        </w:rPr>
        <w:t xml:space="preserve">Performing Month-over-Month (MoM) </w:t>
      </w:r>
      <w:r w:rsidR="001879AF">
        <w:rPr>
          <w:b/>
          <w:bCs/>
          <w:u w:val="single"/>
        </w:rPr>
        <w:t>C</w:t>
      </w:r>
      <w:r w:rsidRPr="007203DC">
        <w:rPr>
          <w:b/>
          <w:bCs/>
          <w:u w:val="single"/>
        </w:rPr>
        <w:t>alculations</w:t>
      </w:r>
    </w:p>
    <w:p w14:paraId="657B03BA" w14:textId="4FB0CA3A" w:rsidR="003A47A0" w:rsidRDefault="007203DC" w:rsidP="00BD4293">
      <w:r>
        <w:t>Two additional columns were introduced, namely '</w:t>
      </w:r>
      <w:proofErr w:type="spellStart"/>
      <w:r>
        <w:t>MoM_Positive_Increase</w:t>
      </w:r>
      <w:proofErr w:type="spellEnd"/>
      <w:r>
        <w:t>' and '</w:t>
      </w:r>
      <w:proofErr w:type="spellStart"/>
      <w:r>
        <w:t>MoM_Negative_Increase</w:t>
      </w:r>
      <w:proofErr w:type="spellEnd"/>
      <w:r>
        <w:t>', that indicate the percentage variation in positive and negative reviews compared to the respective last month.</w:t>
      </w:r>
    </w:p>
    <w:p w14:paraId="399D83F2" w14:textId="78394F5A" w:rsidR="007203DC" w:rsidRPr="00C86698" w:rsidRDefault="007203DC" w:rsidP="007203DC">
      <w:pPr>
        <w:rPr>
          <w:b/>
          <w:bCs/>
          <w:u w:val="single"/>
        </w:rPr>
      </w:pPr>
      <w:r w:rsidRPr="00C86698">
        <w:rPr>
          <w:b/>
          <w:bCs/>
          <w:u w:val="single"/>
        </w:rPr>
        <w:t xml:space="preserve">Formatting and </w:t>
      </w:r>
      <w:r w:rsidR="001879AF">
        <w:rPr>
          <w:b/>
          <w:bCs/>
          <w:u w:val="single"/>
        </w:rPr>
        <w:t>P</w:t>
      </w:r>
      <w:r w:rsidRPr="00C86698">
        <w:rPr>
          <w:b/>
          <w:bCs/>
          <w:u w:val="single"/>
        </w:rPr>
        <w:t xml:space="preserve">resenting the </w:t>
      </w:r>
      <w:r w:rsidR="001879AF">
        <w:rPr>
          <w:b/>
          <w:bCs/>
          <w:u w:val="single"/>
        </w:rPr>
        <w:t>O</w:t>
      </w:r>
      <w:r w:rsidRPr="00C86698">
        <w:rPr>
          <w:b/>
          <w:bCs/>
          <w:u w:val="single"/>
        </w:rPr>
        <w:t>utcome</w:t>
      </w:r>
    </w:p>
    <w:p w14:paraId="524068AF" w14:textId="3997482D" w:rsidR="007203DC" w:rsidRDefault="007203DC" w:rsidP="00BD4293">
      <w:r>
        <w:t xml:space="preserve">The resulting </w:t>
      </w:r>
      <w:proofErr w:type="spellStart"/>
      <w:r>
        <w:t>DataFrame</w:t>
      </w:r>
      <w:proofErr w:type="spellEnd"/>
      <w:r>
        <w:t xml:space="preserve"> with columns for positive and negative reviews and their corresponding month-over-month percentage variations is displayed after rounding the percentage </w:t>
      </w:r>
      <w:r w:rsidR="00C86698">
        <w:t>variations</w:t>
      </w:r>
      <w:r>
        <w:t xml:space="preserve"> values</w:t>
      </w:r>
      <w:r w:rsidR="00C86698">
        <w:t xml:space="preserve">. </w:t>
      </w:r>
    </w:p>
    <w:p w14:paraId="65AE627F" w14:textId="620F96A2" w:rsidR="003A47A0" w:rsidRDefault="003A47A0" w:rsidP="00BD4293">
      <w:r>
        <w:t xml:space="preserve">The resulting data frame is as follows. </w:t>
      </w:r>
    </w:p>
    <w:p w14:paraId="3A547607" w14:textId="77777777" w:rsidR="001D25B7" w:rsidRDefault="003A47A0" w:rsidP="001D25B7">
      <w:pPr>
        <w:keepNext/>
      </w:pPr>
      <w:r w:rsidRPr="003A47A0">
        <w:rPr>
          <w:noProof/>
        </w:rPr>
        <w:lastRenderedPageBreak/>
        <w:drawing>
          <wp:inline distT="0" distB="0" distL="0" distR="0" wp14:anchorId="2A3B5C90" wp14:editId="425ADCB3">
            <wp:extent cx="5380186" cy="5067739"/>
            <wp:effectExtent l="0" t="0" r="0" b="0"/>
            <wp:docPr id="1261426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26312" name=""/>
                    <pic:cNvPicPr/>
                  </pic:nvPicPr>
                  <pic:blipFill>
                    <a:blip r:embed="rId13"/>
                    <a:stretch>
                      <a:fillRect/>
                    </a:stretch>
                  </pic:blipFill>
                  <pic:spPr>
                    <a:xfrm>
                      <a:off x="0" y="0"/>
                      <a:ext cx="5380186" cy="5067739"/>
                    </a:xfrm>
                    <a:prstGeom prst="rect">
                      <a:avLst/>
                    </a:prstGeom>
                  </pic:spPr>
                </pic:pic>
              </a:graphicData>
            </a:graphic>
          </wp:inline>
        </w:drawing>
      </w:r>
    </w:p>
    <w:p w14:paraId="6557E5BC" w14:textId="7DF0B4F8" w:rsidR="003A47A0" w:rsidRDefault="001D25B7" w:rsidP="001D25B7">
      <w:pPr>
        <w:pStyle w:val="Caption"/>
      </w:pPr>
      <w:bookmarkStart w:id="19" w:name="_Toc152664072"/>
      <w:r>
        <w:t xml:space="preserve">Figure </w:t>
      </w:r>
      <w:r>
        <w:fldChar w:fldCharType="begin"/>
      </w:r>
      <w:r>
        <w:instrText xml:space="preserve"> SEQ Figure \* ARABIC </w:instrText>
      </w:r>
      <w:r>
        <w:fldChar w:fldCharType="separate"/>
      </w:r>
      <w:r w:rsidR="00C33591">
        <w:rPr>
          <w:noProof/>
        </w:rPr>
        <w:t>8</w:t>
      </w:r>
      <w:r>
        <w:fldChar w:fldCharType="end"/>
      </w:r>
      <w:r>
        <w:t xml:space="preserve"> Result</w:t>
      </w:r>
      <w:r w:rsidRPr="00987DB7">
        <w:t xml:space="preserve"> </w:t>
      </w:r>
      <w:r>
        <w:t>1</w:t>
      </w:r>
      <w:r w:rsidRPr="00987DB7">
        <w:t xml:space="preserve"> </w:t>
      </w:r>
      <w:r>
        <w:t>Month-Over-Month Positive and Negative Review Count Change</w:t>
      </w:r>
      <w:bookmarkEnd w:id="19"/>
    </w:p>
    <w:p w14:paraId="67E72EE9" w14:textId="2D2FA199" w:rsidR="003A47A0" w:rsidRDefault="003A47A0" w:rsidP="00F00A1E">
      <w:pPr>
        <w:pStyle w:val="Heading3"/>
      </w:pPr>
      <w:r>
        <w:t>3.4.3</w:t>
      </w:r>
      <w:r w:rsidR="009A780C">
        <w:t xml:space="preserve"> Common Words Identification</w:t>
      </w:r>
    </w:p>
    <w:p w14:paraId="3991342B" w14:textId="35E2564C" w:rsidR="00C86698" w:rsidRDefault="00C86698" w:rsidP="00BD4293">
      <w:r w:rsidRPr="00C86698">
        <w:t xml:space="preserve">This code segment does tokenization, and the frequency of words </w:t>
      </w:r>
      <w:r>
        <w:t xml:space="preserve">were </w:t>
      </w:r>
      <w:r w:rsidRPr="00C86698">
        <w:t>calculate</w:t>
      </w:r>
      <w:r>
        <w:t>d</w:t>
      </w:r>
      <w:r w:rsidRPr="00C86698">
        <w:t xml:space="preserve"> in positive, neutral, and negative evaluations. Subsequently, it detects frequently occurring words in the reviews that have a frequency exceeding 5 and the outcome</w:t>
      </w:r>
      <w:r>
        <w:t xml:space="preserve"> was </w:t>
      </w:r>
      <w:r w:rsidRPr="00C86698">
        <w:t>display</w:t>
      </w:r>
      <w:r>
        <w:t>ed</w:t>
      </w:r>
      <w:r w:rsidRPr="00C86698">
        <w:t xml:space="preserve">. This </w:t>
      </w:r>
      <w:r>
        <w:t>result</w:t>
      </w:r>
      <w:r w:rsidRPr="00C86698">
        <w:t xml:space="preserve"> is valuable for comprehending commonly appearing words across various sentiment categories.</w:t>
      </w:r>
    </w:p>
    <w:p w14:paraId="0008844C" w14:textId="77777777" w:rsidR="001D25B7" w:rsidRDefault="009A780C" w:rsidP="001D25B7">
      <w:pPr>
        <w:keepNext/>
      </w:pPr>
      <w:r w:rsidRPr="009A780C">
        <w:rPr>
          <w:noProof/>
        </w:rPr>
        <w:lastRenderedPageBreak/>
        <w:drawing>
          <wp:inline distT="0" distB="0" distL="0" distR="0" wp14:anchorId="70949DFE" wp14:editId="70AE7E9B">
            <wp:extent cx="5943600" cy="3941445"/>
            <wp:effectExtent l="0" t="0" r="0" b="1905"/>
            <wp:docPr id="799761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61390" name=""/>
                    <pic:cNvPicPr/>
                  </pic:nvPicPr>
                  <pic:blipFill>
                    <a:blip r:embed="rId14"/>
                    <a:stretch>
                      <a:fillRect/>
                    </a:stretch>
                  </pic:blipFill>
                  <pic:spPr>
                    <a:xfrm>
                      <a:off x="0" y="0"/>
                      <a:ext cx="5943600" cy="3941445"/>
                    </a:xfrm>
                    <a:prstGeom prst="rect">
                      <a:avLst/>
                    </a:prstGeom>
                  </pic:spPr>
                </pic:pic>
              </a:graphicData>
            </a:graphic>
          </wp:inline>
        </w:drawing>
      </w:r>
    </w:p>
    <w:p w14:paraId="013D51C5" w14:textId="587F85F1" w:rsidR="009A780C" w:rsidRDefault="001D25B7" w:rsidP="001D25B7">
      <w:pPr>
        <w:pStyle w:val="Caption"/>
      </w:pPr>
      <w:bookmarkStart w:id="20" w:name="_Toc152664073"/>
      <w:r>
        <w:t xml:space="preserve">Figure </w:t>
      </w:r>
      <w:r>
        <w:fldChar w:fldCharType="begin"/>
      </w:r>
      <w:r>
        <w:instrText xml:space="preserve"> SEQ Figure \* ARABIC </w:instrText>
      </w:r>
      <w:r>
        <w:fldChar w:fldCharType="separate"/>
      </w:r>
      <w:r w:rsidR="00C33591">
        <w:rPr>
          <w:noProof/>
        </w:rPr>
        <w:t>9</w:t>
      </w:r>
      <w:r>
        <w:fldChar w:fldCharType="end"/>
      </w:r>
      <w:r>
        <w:t xml:space="preserve"> </w:t>
      </w:r>
      <w:r w:rsidRPr="00A057F2">
        <w:t xml:space="preserve">Code Segment </w:t>
      </w:r>
      <w:r>
        <w:t>1</w:t>
      </w:r>
      <w:r w:rsidRPr="00A057F2">
        <w:t xml:space="preserve"> </w:t>
      </w:r>
      <w:r>
        <w:t>Common Words Identification</w:t>
      </w:r>
      <w:bookmarkEnd w:id="20"/>
    </w:p>
    <w:p w14:paraId="16251271" w14:textId="1FAC51D2" w:rsidR="00C86698" w:rsidRPr="00C86698" w:rsidRDefault="00C86698" w:rsidP="00C86698">
      <w:pPr>
        <w:rPr>
          <w:b/>
          <w:bCs/>
          <w:u w:val="single"/>
        </w:rPr>
      </w:pPr>
      <w:r w:rsidRPr="00C86698">
        <w:rPr>
          <w:b/>
          <w:bCs/>
          <w:u w:val="single"/>
        </w:rPr>
        <w:t xml:space="preserve">Preparation of the </w:t>
      </w:r>
      <w:r w:rsidR="001879AF">
        <w:rPr>
          <w:b/>
          <w:bCs/>
          <w:u w:val="single"/>
        </w:rPr>
        <w:t>T</w:t>
      </w:r>
      <w:r w:rsidRPr="00C86698">
        <w:rPr>
          <w:b/>
          <w:bCs/>
          <w:u w:val="single"/>
        </w:rPr>
        <w:t>ext</w:t>
      </w:r>
    </w:p>
    <w:p w14:paraId="462E66F7" w14:textId="7D4E64CF" w:rsidR="00C86698" w:rsidRDefault="00C86698" w:rsidP="00C86698">
      <w:r w:rsidRPr="00BD4293">
        <w:t xml:space="preserve">The </w:t>
      </w:r>
      <w:proofErr w:type="spellStart"/>
      <w:r w:rsidRPr="00BD4293">
        <w:t>pizza_reviews</w:t>
      </w:r>
      <w:proofErr w:type="spellEnd"/>
      <w:r w:rsidRPr="00BD4293">
        <w:t xml:space="preserve"> were filtered to </w:t>
      </w:r>
      <w:proofErr w:type="spellStart"/>
      <w:r w:rsidRPr="00BD4293">
        <w:t>categorise</w:t>
      </w:r>
      <w:proofErr w:type="spellEnd"/>
      <w:r w:rsidRPr="00BD4293">
        <w:t xml:space="preserve"> them into positive, neutral, and negative reviews. the reviews were aggregated into three distinct text strings: </w:t>
      </w:r>
      <w:proofErr w:type="spellStart"/>
      <w:r w:rsidRPr="00BD4293">
        <w:t>positive_text</w:t>
      </w:r>
      <w:proofErr w:type="spellEnd"/>
      <w:r w:rsidRPr="00BD4293">
        <w:t xml:space="preserve">, </w:t>
      </w:r>
      <w:proofErr w:type="spellStart"/>
      <w:r w:rsidRPr="00BD4293">
        <w:t>neutral_text</w:t>
      </w:r>
      <w:proofErr w:type="spellEnd"/>
      <w:r w:rsidRPr="00BD4293">
        <w:t xml:space="preserve">, and </w:t>
      </w:r>
      <w:proofErr w:type="spellStart"/>
      <w:r w:rsidRPr="00BD4293">
        <w:t>negative_text</w:t>
      </w:r>
      <w:proofErr w:type="spellEnd"/>
      <w:r>
        <w:t>.</w:t>
      </w:r>
    </w:p>
    <w:p w14:paraId="61E7EE33" w14:textId="67A2C67C" w:rsidR="00C86698" w:rsidRPr="00CF7C11" w:rsidRDefault="009A780C" w:rsidP="009A780C">
      <w:pPr>
        <w:rPr>
          <w:b/>
          <w:bCs/>
          <w:u w:val="single"/>
        </w:rPr>
      </w:pPr>
      <w:proofErr w:type="spellStart"/>
      <w:r w:rsidRPr="00CF7C11">
        <w:rPr>
          <w:b/>
          <w:bCs/>
          <w:u w:val="single"/>
        </w:rPr>
        <w:t>CountVectorize</w:t>
      </w:r>
      <w:r w:rsidR="00CF7C11" w:rsidRPr="00CF7C11">
        <w:rPr>
          <w:b/>
          <w:bCs/>
          <w:u w:val="single"/>
        </w:rPr>
        <w:t>r</w:t>
      </w:r>
      <w:proofErr w:type="spellEnd"/>
    </w:p>
    <w:p w14:paraId="5344E2BD" w14:textId="14BB4095" w:rsidR="00CF7C11" w:rsidRDefault="00C86698" w:rsidP="00BD4293">
      <w:r>
        <w:t>T</w:t>
      </w:r>
      <w:r w:rsidRPr="00C86698">
        <w:t xml:space="preserve">he </w:t>
      </w:r>
      <w:proofErr w:type="spellStart"/>
      <w:r w:rsidRPr="00C86698">
        <w:t>CountVectorizer</w:t>
      </w:r>
      <w:proofErr w:type="spellEnd"/>
      <w:r w:rsidRPr="00C86698">
        <w:t xml:space="preserve"> module from scikit-learn </w:t>
      </w:r>
      <w:r>
        <w:t>was u</w:t>
      </w:r>
      <w:r w:rsidRPr="00C86698">
        <w:t>tilize</w:t>
      </w:r>
      <w:r>
        <w:t>d</w:t>
      </w:r>
      <w:r w:rsidRPr="00C86698">
        <w:t xml:space="preserve"> to transform the textual input into a matrix of words. The vectorizer is initialized with the English </w:t>
      </w:r>
      <w:proofErr w:type="spellStart"/>
      <w:r w:rsidRPr="00C86698">
        <w:t>stopwords</w:t>
      </w:r>
      <w:proofErr w:type="spellEnd"/>
      <w:r w:rsidRPr="00C86698">
        <w:t xml:space="preserve"> obtained from NLTK. </w:t>
      </w:r>
      <w:r>
        <w:t xml:space="preserve">The </w:t>
      </w:r>
      <w:r w:rsidRPr="00C86698">
        <w:t xml:space="preserve">fitting and transformation </w:t>
      </w:r>
      <w:r>
        <w:t>were a</w:t>
      </w:r>
      <w:r w:rsidRPr="00C86698">
        <w:t>pplie</w:t>
      </w:r>
      <w:r>
        <w:t>d</w:t>
      </w:r>
      <w:r w:rsidRPr="00C86698">
        <w:t xml:space="preserve"> to the positive text data and extracts the names of the features.</w:t>
      </w:r>
    </w:p>
    <w:p w14:paraId="7ECBD7A9" w14:textId="1B45CB0F" w:rsidR="00CF7C11" w:rsidRPr="00CF7C11" w:rsidRDefault="00CF7C11" w:rsidP="009A780C">
      <w:pPr>
        <w:rPr>
          <w:b/>
          <w:bCs/>
          <w:u w:val="single"/>
        </w:rPr>
      </w:pPr>
      <w:r w:rsidRPr="00CF7C11">
        <w:rPr>
          <w:b/>
          <w:bCs/>
          <w:u w:val="single"/>
        </w:rPr>
        <w:t xml:space="preserve">Transform Word Matrices into </w:t>
      </w:r>
      <w:proofErr w:type="spellStart"/>
      <w:r w:rsidRPr="00CF7C11">
        <w:rPr>
          <w:b/>
          <w:bCs/>
          <w:u w:val="single"/>
        </w:rPr>
        <w:t>DataFrames</w:t>
      </w:r>
      <w:proofErr w:type="spellEnd"/>
    </w:p>
    <w:p w14:paraId="23DCDC3C" w14:textId="755CA8FD" w:rsidR="00CF7C11" w:rsidRDefault="00CF7C11" w:rsidP="00BD4293">
      <w:r w:rsidRPr="00CF7C11">
        <w:t xml:space="preserve">This function converts the word matrices representing positive, neutral, and negative reviews into </w:t>
      </w:r>
      <w:proofErr w:type="spellStart"/>
      <w:r w:rsidRPr="00CF7C11">
        <w:t>DataFrames</w:t>
      </w:r>
      <w:proofErr w:type="spellEnd"/>
      <w:r w:rsidRPr="00CF7C11">
        <w:t xml:space="preserve"> named </w:t>
      </w:r>
      <w:proofErr w:type="spellStart"/>
      <w:r w:rsidRPr="00CF7C11">
        <w:t>positive_word_df</w:t>
      </w:r>
      <w:proofErr w:type="spellEnd"/>
      <w:r w:rsidRPr="00CF7C11">
        <w:t xml:space="preserve">, </w:t>
      </w:r>
      <w:proofErr w:type="spellStart"/>
      <w:r w:rsidRPr="00CF7C11">
        <w:t>neutral_word_df</w:t>
      </w:r>
      <w:proofErr w:type="spellEnd"/>
      <w:r w:rsidRPr="00CF7C11">
        <w:t xml:space="preserve">, and </w:t>
      </w:r>
      <w:proofErr w:type="spellStart"/>
      <w:r w:rsidRPr="00CF7C11">
        <w:t>negative_word_df</w:t>
      </w:r>
      <w:proofErr w:type="spellEnd"/>
      <w:r w:rsidRPr="00CF7C11">
        <w:t>, respectively.</w:t>
      </w:r>
    </w:p>
    <w:p w14:paraId="5D022CBB" w14:textId="2A2E1D00" w:rsidR="00CF7C11" w:rsidRPr="00CF7C11" w:rsidRDefault="00CF7C11" w:rsidP="009A780C">
      <w:pPr>
        <w:rPr>
          <w:b/>
          <w:bCs/>
          <w:u w:val="single"/>
        </w:rPr>
      </w:pPr>
      <w:r w:rsidRPr="00CF7C11">
        <w:rPr>
          <w:b/>
          <w:bCs/>
          <w:u w:val="single"/>
        </w:rPr>
        <w:t xml:space="preserve">Identify Common </w:t>
      </w:r>
      <w:r w:rsidR="001879AF">
        <w:rPr>
          <w:b/>
          <w:bCs/>
          <w:u w:val="single"/>
        </w:rPr>
        <w:t>T</w:t>
      </w:r>
      <w:r w:rsidRPr="00CF7C11">
        <w:rPr>
          <w:b/>
          <w:bCs/>
          <w:u w:val="single"/>
        </w:rPr>
        <w:t>erms</w:t>
      </w:r>
    </w:p>
    <w:p w14:paraId="28752584" w14:textId="3F4E99D1" w:rsidR="00CF7C11" w:rsidRDefault="00CF7C11" w:rsidP="00BD4293">
      <w:r>
        <w:t>T</w:t>
      </w:r>
      <w:r w:rsidRPr="00CF7C11">
        <w:t xml:space="preserve">erms that appear more than 5 times in any of the reviews </w:t>
      </w:r>
      <w:r>
        <w:t>were identified as given in the following sample</w:t>
      </w:r>
      <w:r w:rsidRPr="00CF7C11">
        <w:t>.</w:t>
      </w:r>
    </w:p>
    <w:p w14:paraId="1DC1F23C" w14:textId="2939BE31" w:rsidR="009A780C" w:rsidRDefault="009A780C" w:rsidP="00BD4293">
      <w:r>
        <w:t xml:space="preserve">The resulting list is as </w:t>
      </w:r>
      <w:r w:rsidR="00CF7C11">
        <w:t>follows.</w:t>
      </w:r>
    </w:p>
    <w:p w14:paraId="738CA597" w14:textId="77777777" w:rsidR="001D25B7" w:rsidRDefault="009A780C" w:rsidP="001D25B7">
      <w:pPr>
        <w:keepNext/>
      </w:pPr>
      <w:r w:rsidRPr="009A780C">
        <w:rPr>
          <w:noProof/>
        </w:rPr>
        <w:lastRenderedPageBreak/>
        <w:drawing>
          <wp:inline distT="0" distB="0" distL="0" distR="0" wp14:anchorId="48DA1956" wp14:editId="387E678F">
            <wp:extent cx="5943600" cy="2988310"/>
            <wp:effectExtent l="0" t="0" r="0" b="2540"/>
            <wp:docPr id="727251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251196" name=""/>
                    <pic:cNvPicPr/>
                  </pic:nvPicPr>
                  <pic:blipFill>
                    <a:blip r:embed="rId15"/>
                    <a:stretch>
                      <a:fillRect/>
                    </a:stretch>
                  </pic:blipFill>
                  <pic:spPr>
                    <a:xfrm>
                      <a:off x="0" y="0"/>
                      <a:ext cx="5943600" cy="2988310"/>
                    </a:xfrm>
                    <a:prstGeom prst="rect">
                      <a:avLst/>
                    </a:prstGeom>
                  </pic:spPr>
                </pic:pic>
              </a:graphicData>
            </a:graphic>
          </wp:inline>
        </w:drawing>
      </w:r>
    </w:p>
    <w:p w14:paraId="7699B364" w14:textId="070E1F7E" w:rsidR="009A780C" w:rsidRDefault="001D25B7" w:rsidP="001D25B7">
      <w:pPr>
        <w:pStyle w:val="Caption"/>
      </w:pPr>
      <w:bookmarkStart w:id="21" w:name="_Toc152664074"/>
      <w:r>
        <w:t xml:space="preserve">Figure </w:t>
      </w:r>
      <w:r>
        <w:fldChar w:fldCharType="begin"/>
      </w:r>
      <w:r>
        <w:instrText xml:space="preserve"> SEQ Figure \* ARABIC </w:instrText>
      </w:r>
      <w:r>
        <w:fldChar w:fldCharType="separate"/>
      </w:r>
      <w:r w:rsidR="00C33591">
        <w:rPr>
          <w:noProof/>
        </w:rPr>
        <w:t>10</w:t>
      </w:r>
      <w:r>
        <w:fldChar w:fldCharType="end"/>
      </w:r>
      <w:r>
        <w:t xml:space="preserve"> Result </w:t>
      </w:r>
      <w:r w:rsidRPr="00292147">
        <w:t>1 Common Words Identification</w:t>
      </w:r>
      <w:bookmarkEnd w:id="21"/>
    </w:p>
    <w:p w14:paraId="60A6590E" w14:textId="77777777" w:rsidR="001D25B7" w:rsidRDefault="00F00A1E" w:rsidP="001D25B7">
      <w:pPr>
        <w:keepNext/>
      </w:pPr>
      <w:r w:rsidRPr="00F00A1E">
        <w:rPr>
          <w:noProof/>
        </w:rPr>
        <w:drawing>
          <wp:inline distT="0" distB="0" distL="0" distR="0" wp14:anchorId="050B9F35" wp14:editId="29E773F2">
            <wp:extent cx="2598645" cy="617273"/>
            <wp:effectExtent l="0" t="0" r="0" b="0"/>
            <wp:docPr id="1932284368"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84368" name="Picture 1" descr="A white rectangular sign with black text&#10;&#10;Description automatically generated"/>
                    <pic:cNvPicPr/>
                  </pic:nvPicPr>
                  <pic:blipFill>
                    <a:blip r:embed="rId16"/>
                    <a:stretch>
                      <a:fillRect/>
                    </a:stretch>
                  </pic:blipFill>
                  <pic:spPr>
                    <a:xfrm>
                      <a:off x="0" y="0"/>
                      <a:ext cx="2598645" cy="617273"/>
                    </a:xfrm>
                    <a:prstGeom prst="rect">
                      <a:avLst/>
                    </a:prstGeom>
                  </pic:spPr>
                </pic:pic>
              </a:graphicData>
            </a:graphic>
          </wp:inline>
        </w:drawing>
      </w:r>
    </w:p>
    <w:p w14:paraId="12BAC956" w14:textId="4603630B" w:rsidR="009A780C" w:rsidRDefault="001D25B7" w:rsidP="001D25B7">
      <w:pPr>
        <w:pStyle w:val="Caption"/>
      </w:pPr>
      <w:bookmarkStart w:id="22" w:name="_Toc152664075"/>
      <w:r>
        <w:t xml:space="preserve">Figure </w:t>
      </w:r>
      <w:r>
        <w:fldChar w:fldCharType="begin"/>
      </w:r>
      <w:r>
        <w:instrText xml:space="preserve"> SEQ Figure \* ARABIC </w:instrText>
      </w:r>
      <w:r>
        <w:fldChar w:fldCharType="separate"/>
      </w:r>
      <w:r w:rsidR="00C33591">
        <w:rPr>
          <w:noProof/>
        </w:rPr>
        <w:t>11</w:t>
      </w:r>
      <w:r>
        <w:fldChar w:fldCharType="end"/>
      </w:r>
      <w:r>
        <w:t xml:space="preserve"> </w:t>
      </w:r>
      <w:r w:rsidRPr="00037577">
        <w:t xml:space="preserve"> Result </w:t>
      </w:r>
      <w:r>
        <w:t>2</w:t>
      </w:r>
      <w:r w:rsidRPr="00037577">
        <w:t xml:space="preserve"> Common Words Identification</w:t>
      </w:r>
      <w:bookmarkEnd w:id="22"/>
    </w:p>
    <w:p w14:paraId="567479E0" w14:textId="3B8387B4" w:rsidR="00F00A1E" w:rsidRDefault="00F00A1E" w:rsidP="00F00A1E">
      <w:pPr>
        <w:pStyle w:val="Heading3"/>
      </w:pPr>
      <w:r>
        <w:t>3.4.4 C</w:t>
      </w:r>
      <w:r w:rsidRPr="00F00A1E">
        <w:t xml:space="preserve">lustering the </w:t>
      </w:r>
      <w:r>
        <w:t>C</w:t>
      </w:r>
      <w:r w:rsidRPr="00F00A1E">
        <w:t xml:space="preserve">ommon </w:t>
      </w:r>
      <w:r>
        <w:t>W</w:t>
      </w:r>
      <w:r w:rsidRPr="00F00A1E">
        <w:t xml:space="preserve">ords with </w:t>
      </w:r>
      <w:r>
        <w:t>W</w:t>
      </w:r>
      <w:r w:rsidRPr="00F00A1E">
        <w:t xml:space="preserve">ord </w:t>
      </w:r>
      <w:r>
        <w:t>E</w:t>
      </w:r>
      <w:r w:rsidRPr="00F00A1E">
        <w:t xml:space="preserve">mbeddings and </w:t>
      </w:r>
      <w:r>
        <w:t>H</w:t>
      </w:r>
      <w:r w:rsidRPr="00F00A1E">
        <w:t xml:space="preserve">ierarchical </w:t>
      </w:r>
      <w:r>
        <w:t>C</w:t>
      </w:r>
      <w:r w:rsidRPr="00F00A1E">
        <w:t>lustering</w:t>
      </w:r>
    </w:p>
    <w:p w14:paraId="7A9E4BB3" w14:textId="6562D3C3" w:rsidR="00CF7C11" w:rsidRDefault="00CF7C11" w:rsidP="00BD4293">
      <w:r w:rsidRPr="00CF7C11">
        <w:t>This code is mostly performing clustering on common terms using word embeddings and hierarchical clustering. The clusters obtained demonstrate the presence of word groupings with comparable embeddings, indicating a certain degree of semantic similarity. The number of clusters is predetermined as 5</w:t>
      </w:r>
      <w:r>
        <w:t xml:space="preserve">, </w:t>
      </w:r>
      <w:r w:rsidRPr="00CF7C11">
        <w:t>although it can be modified according to the desired level of detail in the clusters. Complete linkage and the distance measure of cosine similarity are used in the clustering process. The result displays each individual word along with its appropriate cluster assignment.</w:t>
      </w:r>
    </w:p>
    <w:p w14:paraId="07B76311" w14:textId="77777777" w:rsidR="001D25B7" w:rsidRDefault="00F00A1E" w:rsidP="001D25B7">
      <w:pPr>
        <w:keepNext/>
      </w:pPr>
      <w:r w:rsidRPr="00F00A1E">
        <w:rPr>
          <w:noProof/>
        </w:rPr>
        <w:lastRenderedPageBreak/>
        <w:drawing>
          <wp:inline distT="0" distB="0" distL="0" distR="0" wp14:anchorId="66C8653E" wp14:editId="0C243B16">
            <wp:extent cx="5943600" cy="2926715"/>
            <wp:effectExtent l="0" t="0" r="0" b="6985"/>
            <wp:docPr id="1228239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39044" name=""/>
                    <pic:cNvPicPr/>
                  </pic:nvPicPr>
                  <pic:blipFill>
                    <a:blip r:embed="rId17"/>
                    <a:stretch>
                      <a:fillRect/>
                    </a:stretch>
                  </pic:blipFill>
                  <pic:spPr>
                    <a:xfrm>
                      <a:off x="0" y="0"/>
                      <a:ext cx="5943600" cy="2926715"/>
                    </a:xfrm>
                    <a:prstGeom prst="rect">
                      <a:avLst/>
                    </a:prstGeom>
                  </pic:spPr>
                </pic:pic>
              </a:graphicData>
            </a:graphic>
          </wp:inline>
        </w:drawing>
      </w:r>
    </w:p>
    <w:p w14:paraId="530ECE2F" w14:textId="608193C0" w:rsidR="00F00A1E" w:rsidRDefault="001D25B7" w:rsidP="001D25B7">
      <w:pPr>
        <w:pStyle w:val="Caption"/>
      </w:pPr>
      <w:bookmarkStart w:id="23" w:name="_Toc152664076"/>
      <w:r>
        <w:t xml:space="preserve">Figure </w:t>
      </w:r>
      <w:r>
        <w:fldChar w:fldCharType="begin"/>
      </w:r>
      <w:r>
        <w:instrText xml:space="preserve"> SEQ Figure \* ARABIC </w:instrText>
      </w:r>
      <w:r>
        <w:fldChar w:fldCharType="separate"/>
      </w:r>
      <w:r w:rsidR="00C33591">
        <w:rPr>
          <w:noProof/>
        </w:rPr>
        <w:t>12</w:t>
      </w:r>
      <w:r>
        <w:fldChar w:fldCharType="end"/>
      </w:r>
      <w:r>
        <w:t xml:space="preserve"> </w:t>
      </w:r>
      <w:r w:rsidRPr="001304EC">
        <w:t xml:space="preserve"> </w:t>
      </w:r>
      <w:r>
        <w:t>Code Segment 1</w:t>
      </w:r>
      <w:r w:rsidRPr="001304EC">
        <w:t xml:space="preserve"> </w:t>
      </w:r>
      <w:r>
        <w:t>C</w:t>
      </w:r>
      <w:r w:rsidRPr="00F00A1E">
        <w:t xml:space="preserve">lustering the </w:t>
      </w:r>
      <w:r>
        <w:t>C</w:t>
      </w:r>
      <w:r w:rsidRPr="00F00A1E">
        <w:t xml:space="preserve">ommon </w:t>
      </w:r>
      <w:r>
        <w:t>W</w:t>
      </w:r>
      <w:r w:rsidRPr="00F00A1E">
        <w:t xml:space="preserve">ords with </w:t>
      </w:r>
      <w:r>
        <w:t>W</w:t>
      </w:r>
      <w:r w:rsidRPr="00F00A1E">
        <w:t xml:space="preserve">ord </w:t>
      </w:r>
      <w:r>
        <w:t>E</w:t>
      </w:r>
      <w:r w:rsidRPr="00F00A1E">
        <w:t xml:space="preserve">mbeddings and </w:t>
      </w:r>
      <w:r>
        <w:t>H</w:t>
      </w:r>
      <w:r w:rsidRPr="00F00A1E">
        <w:t xml:space="preserve">ierarchical </w:t>
      </w:r>
      <w:r>
        <w:t>C</w:t>
      </w:r>
      <w:r w:rsidRPr="00F00A1E">
        <w:t>lustering</w:t>
      </w:r>
      <w:bookmarkEnd w:id="23"/>
    </w:p>
    <w:p w14:paraId="53C3BECD" w14:textId="5A13C02C" w:rsidR="00F00A1E" w:rsidRDefault="00F00A1E" w:rsidP="00BD4293">
      <w:r>
        <w:t xml:space="preserve">Word Embeddings with </w:t>
      </w:r>
      <w:proofErr w:type="spellStart"/>
      <w:r>
        <w:t>spaCy</w:t>
      </w:r>
      <w:proofErr w:type="spellEnd"/>
      <w:r>
        <w:t xml:space="preserve">: Uses </w:t>
      </w:r>
      <w:proofErr w:type="spellStart"/>
      <w:r>
        <w:t>spaCy</w:t>
      </w:r>
      <w:proofErr w:type="spellEnd"/>
      <w:r>
        <w:t xml:space="preserve"> (</w:t>
      </w:r>
      <w:proofErr w:type="spellStart"/>
      <w:r>
        <w:t>en_core_web_md</w:t>
      </w:r>
      <w:proofErr w:type="spellEnd"/>
      <w:r>
        <w:t xml:space="preserve"> model) to obtain word vectors for each common word. Adds a new column ('Vector') to the </w:t>
      </w:r>
      <w:proofErr w:type="spellStart"/>
      <w:r>
        <w:t>DataFrame</w:t>
      </w:r>
      <w:proofErr w:type="spellEnd"/>
      <w:r>
        <w:t xml:space="preserve"> to store the word vectors.</w:t>
      </w:r>
    </w:p>
    <w:p w14:paraId="35FB809D" w14:textId="77777777" w:rsidR="00CF7C11" w:rsidRPr="00CF7C11" w:rsidRDefault="00CF7C11" w:rsidP="00F00A1E">
      <w:pPr>
        <w:rPr>
          <w:b/>
          <w:bCs/>
          <w:u w:val="single"/>
        </w:rPr>
      </w:pPr>
      <w:r w:rsidRPr="00CF7C11">
        <w:rPr>
          <w:b/>
          <w:bCs/>
          <w:u w:val="single"/>
        </w:rPr>
        <w:t xml:space="preserve">Word Embeddings with </w:t>
      </w:r>
      <w:proofErr w:type="spellStart"/>
      <w:r w:rsidRPr="00CF7C11">
        <w:rPr>
          <w:b/>
          <w:bCs/>
          <w:u w:val="single"/>
        </w:rPr>
        <w:t>spaCy</w:t>
      </w:r>
      <w:proofErr w:type="spellEnd"/>
    </w:p>
    <w:p w14:paraId="3FC60CCF" w14:textId="492CFE93" w:rsidR="00CF7C11" w:rsidRDefault="00CF7C11" w:rsidP="00F00A1E">
      <w:r w:rsidRPr="00BD4293">
        <w:t xml:space="preserve">The </w:t>
      </w:r>
      <w:proofErr w:type="spellStart"/>
      <w:r w:rsidRPr="00BD4293">
        <w:t>spaCy</w:t>
      </w:r>
      <w:proofErr w:type="spellEnd"/>
      <w:r w:rsidRPr="00BD4293">
        <w:t xml:space="preserve"> library with the </w:t>
      </w:r>
      <w:proofErr w:type="spellStart"/>
      <w:r w:rsidRPr="00BD4293">
        <w:t>en_core_web_md</w:t>
      </w:r>
      <w:proofErr w:type="spellEnd"/>
      <w:r w:rsidRPr="00BD4293">
        <w:t xml:space="preserve"> model was </w:t>
      </w:r>
      <w:proofErr w:type="spellStart"/>
      <w:r w:rsidRPr="00BD4293">
        <w:t>utilised</w:t>
      </w:r>
      <w:proofErr w:type="spellEnd"/>
      <w:r w:rsidRPr="00BD4293">
        <w:t xml:space="preserve"> to acquire word vectors for every frequently occurring word. A novel column ('Vector') was appended to the </w:t>
      </w:r>
      <w:proofErr w:type="spellStart"/>
      <w:r w:rsidRPr="00BD4293">
        <w:t>DataFrame</w:t>
      </w:r>
      <w:proofErr w:type="spellEnd"/>
      <w:r w:rsidRPr="00BD4293">
        <w:t xml:space="preserve"> in order to hold the word vectors</w:t>
      </w:r>
      <w:r w:rsidRPr="00CF7C11">
        <w:t>.</w:t>
      </w:r>
    </w:p>
    <w:p w14:paraId="181496ED" w14:textId="4BDE2606" w:rsidR="00725671" w:rsidRPr="00725671" w:rsidRDefault="00725671" w:rsidP="00725671">
      <w:pPr>
        <w:rPr>
          <w:b/>
          <w:bCs/>
          <w:u w:val="single"/>
        </w:rPr>
      </w:pPr>
      <w:r w:rsidRPr="00725671">
        <w:rPr>
          <w:b/>
          <w:bCs/>
          <w:u w:val="single"/>
        </w:rPr>
        <w:t>Hierarchical Clustering</w:t>
      </w:r>
    </w:p>
    <w:p w14:paraId="4CBD6A14" w14:textId="6009AEE0" w:rsidR="00725671" w:rsidRDefault="00725671" w:rsidP="00BD4293">
      <w:r w:rsidRPr="00725671">
        <w:t xml:space="preserve">After filtering, if any viable word vectors remain, hierarchical clustering is performed. </w:t>
      </w:r>
      <w:r>
        <w:t>T</w:t>
      </w:r>
      <w:r w:rsidRPr="00725671">
        <w:t xml:space="preserve">he word vectors </w:t>
      </w:r>
      <w:r>
        <w:t>were o</w:t>
      </w:r>
      <w:r w:rsidRPr="00725671">
        <w:t>btain</w:t>
      </w:r>
      <w:r>
        <w:t>ed,</w:t>
      </w:r>
      <w:r w:rsidRPr="00725671">
        <w:t xml:space="preserve"> and Agglomerative Clustering </w:t>
      </w:r>
      <w:r>
        <w:t xml:space="preserve">was </w:t>
      </w:r>
      <w:r w:rsidRPr="00725671">
        <w:t>applie</w:t>
      </w:r>
      <w:r>
        <w:t>d</w:t>
      </w:r>
      <w:r w:rsidRPr="00725671">
        <w:t xml:space="preserve"> using five clusters. </w:t>
      </w:r>
      <w:r>
        <w:t>A</w:t>
      </w:r>
      <w:r w:rsidRPr="00725671">
        <w:t xml:space="preserve"> novel column </w:t>
      </w:r>
      <w:r>
        <w:t xml:space="preserve">called </w:t>
      </w:r>
      <w:r w:rsidRPr="00725671">
        <w:t xml:space="preserve">Cluster </w:t>
      </w:r>
      <w:r>
        <w:t>was a</w:t>
      </w:r>
      <w:r w:rsidRPr="00725671">
        <w:t>ppend</w:t>
      </w:r>
      <w:r>
        <w:t>ed</w:t>
      </w:r>
      <w:r w:rsidRPr="00725671">
        <w:t xml:space="preserve"> to the </w:t>
      </w:r>
      <w:proofErr w:type="spellStart"/>
      <w:r w:rsidRPr="00725671">
        <w:t>DataFrame</w:t>
      </w:r>
      <w:proofErr w:type="spellEnd"/>
      <w:r>
        <w:t xml:space="preserve">. </w:t>
      </w:r>
    </w:p>
    <w:p w14:paraId="61F034BC" w14:textId="7519A133" w:rsidR="00F00A1E" w:rsidRDefault="00F00A1E" w:rsidP="00BD4293">
      <w:r>
        <w:t>The results are as follows:</w:t>
      </w:r>
    </w:p>
    <w:p w14:paraId="69D2D947" w14:textId="77777777" w:rsidR="001D25B7" w:rsidRDefault="00F00A1E" w:rsidP="00C33591">
      <w:pPr>
        <w:keepNext/>
        <w:jc w:val="center"/>
      </w:pPr>
      <w:r w:rsidRPr="00F00A1E">
        <w:rPr>
          <w:noProof/>
        </w:rPr>
        <w:lastRenderedPageBreak/>
        <w:drawing>
          <wp:inline distT="0" distB="0" distL="0" distR="0" wp14:anchorId="2B10086A" wp14:editId="211FA39A">
            <wp:extent cx="1828958" cy="2065199"/>
            <wp:effectExtent l="0" t="0" r="0" b="0"/>
            <wp:docPr id="499435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35238" name=""/>
                    <pic:cNvPicPr/>
                  </pic:nvPicPr>
                  <pic:blipFill>
                    <a:blip r:embed="rId18"/>
                    <a:stretch>
                      <a:fillRect/>
                    </a:stretch>
                  </pic:blipFill>
                  <pic:spPr>
                    <a:xfrm>
                      <a:off x="0" y="0"/>
                      <a:ext cx="1828958" cy="2065199"/>
                    </a:xfrm>
                    <a:prstGeom prst="rect">
                      <a:avLst/>
                    </a:prstGeom>
                  </pic:spPr>
                </pic:pic>
              </a:graphicData>
            </a:graphic>
          </wp:inline>
        </w:drawing>
      </w:r>
    </w:p>
    <w:p w14:paraId="7F0548C7" w14:textId="3FC7123A" w:rsidR="00F00A1E" w:rsidRDefault="001D25B7" w:rsidP="001D25B7">
      <w:pPr>
        <w:pStyle w:val="Caption"/>
      </w:pPr>
      <w:bookmarkStart w:id="24" w:name="_Toc152664077"/>
      <w:r>
        <w:t xml:space="preserve">Figure </w:t>
      </w:r>
      <w:r>
        <w:fldChar w:fldCharType="begin"/>
      </w:r>
      <w:r>
        <w:instrText xml:space="preserve"> SEQ Figure \* ARABIC </w:instrText>
      </w:r>
      <w:r>
        <w:fldChar w:fldCharType="separate"/>
      </w:r>
      <w:r w:rsidR="00C33591">
        <w:rPr>
          <w:noProof/>
        </w:rPr>
        <w:t>13</w:t>
      </w:r>
      <w:r>
        <w:fldChar w:fldCharType="end"/>
      </w:r>
      <w:r>
        <w:t xml:space="preserve"> Result 1 </w:t>
      </w:r>
      <w:r w:rsidRPr="00337715">
        <w:t>Clustering the Common Words with Word Embeddings and Hierarchical Clustering</w:t>
      </w:r>
      <w:bookmarkEnd w:id="24"/>
    </w:p>
    <w:p w14:paraId="40A928D9" w14:textId="69B280C7" w:rsidR="00F00A1E" w:rsidRDefault="00F00A1E" w:rsidP="00F00A1E">
      <w:pPr>
        <w:pStyle w:val="Heading3"/>
      </w:pPr>
      <w:r>
        <w:t>3.4.5 Cluster Analysis</w:t>
      </w:r>
    </w:p>
    <w:p w14:paraId="713E0E23" w14:textId="1EC327BB" w:rsidR="00725671" w:rsidRDefault="00725671" w:rsidP="00BD4293">
      <w:r w:rsidRPr="00725671">
        <w:t xml:space="preserve">The five clusters were carefully </w:t>
      </w:r>
      <w:r w:rsidR="00DD507E" w:rsidRPr="00725671">
        <w:t>analyzed</w:t>
      </w:r>
      <w:r w:rsidRPr="00725671">
        <w:t xml:space="preserve"> in order to determine the attributes by which they can be identified. Provided below is a compilation of words </w:t>
      </w:r>
      <w:r w:rsidR="00DD507E" w:rsidRPr="00725671">
        <w:t>categorized</w:t>
      </w:r>
      <w:r w:rsidRPr="00725671">
        <w:t xml:space="preserve"> under Cluster 1 for reference.</w:t>
      </w:r>
    </w:p>
    <w:p w14:paraId="6F38DE8A" w14:textId="77777777" w:rsidR="00C33591" w:rsidRDefault="00F00A1E" w:rsidP="00C33591">
      <w:pPr>
        <w:keepNext/>
      </w:pPr>
      <w:r w:rsidRPr="00F00A1E">
        <w:rPr>
          <w:noProof/>
        </w:rPr>
        <w:drawing>
          <wp:inline distT="0" distB="0" distL="0" distR="0" wp14:anchorId="08E18741" wp14:editId="4F0E818F">
            <wp:extent cx="5524979" cy="3962743"/>
            <wp:effectExtent l="0" t="0" r="0" b="0"/>
            <wp:docPr id="1157511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511132" name=""/>
                    <pic:cNvPicPr/>
                  </pic:nvPicPr>
                  <pic:blipFill>
                    <a:blip r:embed="rId19"/>
                    <a:stretch>
                      <a:fillRect/>
                    </a:stretch>
                  </pic:blipFill>
                  <pic:spPr>
                    <a:xfrm>
                      <a:off x="0" y="0"/>
                      <a:ext cx="5524979" cy="3962743"/>
                    </a:xfrm>
                    <a:prstGeom prst="rect">
                      <a:avLst/>
                    </a:prstGeom>
                  </pic:spPr>
                </pic:pic>
              </a:graphicData>
            </a:graphic>
          </wp:inline>
        </w:drawing>
      </w:r>
    </w:p>
    <w:p w14:paraId="200568E9" w14:textId="7DE96343" w:rsidR="00F00A1E" w:rsidRDefault="00C33591" w:rsidP="00C33591">
      <w:pPr>
        <w:pStyle w:val="Caption"/>
      </w:pPr>
      <w:bookmarkStart w:id="25" w:name="_Toc152664078"/>
      <w:r>
        <w:t xml:space="preserve">Figure </w:t>
      </w:r>
      <w:r>
        <w:fldChar w:fldCharType="begin"/>
      </w:r>
      <w:r>
        <w:instrText xml:space="preserve"> SEQ Figure \* ARABIC </w:instrText>
      </w:r>
      <w:r>
        <w:fldChar w:fldCharType="separate"/>
      </w:r>
      <w:r>
        <w:rPr>
          <w:noProof/>
        </w:rPr>
        <w:t>14</w:t>
      </w:r>
      <w:r>
        <w:fldChar w:fldCharType="end"/>
      </w:r>
      <w:r>
        <w:t xml:space="preserve"> Result 1 </w:t>
      </w:r>
      <w:r w:rsidRPr="00E564ED">
        <w:t>Cluster Analysis</w:t>
      </w:r>
      <w:bookmarkEnd w:id="25"/>
    </w:p>
    <w:p w14:paraId="0F9C1CF6" w14:textId="4186D134" w:rsidR="00725671" w:rsidRDefault="00725671" w:rsidP="00BD4293">
      <w:r w:rsidRPr="00725671">
        <w:t>Each of those clusters was described using the following features, based on subjective criteria.</w:t>
      </w:r>
    </w:p>
    <w:p w14:paraId="0EC84A43" w14:textId="0C01765E" w:rsidR="00F00A1E" w:rsidRDefault="00F00A1E" w:rsidP="00BD4293">
      <w:r>
        <w:t>Cluster 1:</w:t>
      </w:r>
    </w:p>
    <w:p w14:paraId="5E19FB7C" w14:textId="09A36C76" w:rsidR="00F00A1E" w:rsidRDefault="00F00A1E" w:rsidP="001D25B7">
      <w:pPr>
        <w:pStyle w:val="ListParagraph"/>
        <w:numPr>
          <w:ilvl w:val="0"/>
          <w:numId w:val="3"/>
        </w:numPr>
      </w:pPr>
      <w:r>
        <w:lastRenderedPageBreak/>
        <w:t>Customer service and Customer experience.</w:t>
      </w:r>
    </w:p>
    <w:p w14:paraId="25D1B976" w14:textId="5D849919" w:rsidR="00F00A1E" w:rsidRDefault="00F00A1E" w:rsidP="001D25B7">
      <w:pPr>
        <w:pStyle w:val="ListParagraph"/>
        <w:numPr>
          <w:ilvl w:val="1"/>
          <w:numId w:val="3"/>
        </w:numPr>
      </w:pPr>
      <w:r>
        <w:t>Delay and Service Issues</w:t>
      </w:r>
    </w:p>
    <w:p w14:paraId="79C4AF8B" w14:textId="42F230B2" w:rsidR="00F00A1E" w:rsidRDefault="00F00A1E" w:rsidP="001D25B7">
      <w:pPr>
        <w:pStyle w:val="ListParagraph"/>
        <w:numPr>
          <w:ilvl w:val="1"/>
          <w:numId w:val="3"/>
        </w:numPr>
      </w:pPr>
      <w:r>
        <w:t>Customer Interaction and Communication</w:t>
      </w:r>
    </w:p>
    <w:p w14:paraId="098F52DF" w14:textId="6042E39F" w:rsidR="00F00A1E" w:rsidRDefault="00F00A1E" w:rsidP="001D25B7">
      <w:pPr>
        <w:pStyle w:val="ListParagraph"/>
        <w:numPr>
          <w:ilvl w:val="1"/>
          <w:numId w:val="3"/>
        </w:numPr>
      </w:pPr>
      <w:r>
        <w:t>Location and Timing</w:t>
      </w:r>
    </w:p>
    <w:p w14:paraId="5A6AF3BA" w14:textId="01232521" w:rsidR="00F00A1E" w:rsidRDefault="00F00A1E" w:rsidP="001D25B7">
      <w:pPr>
        <w:pStyle w:val="ListParagraph"/>
        <w:numPr>
          <w:ilvl w:val="1"/>
          <w:numId w:val="3"/>
        </w:numPr>
      </w:pPr>
      <w:r>
        <w:t>Customer Experience</w:t>
      </w:r>
    </w:p>
    <w:p w14:paraId="541501AF" w14:textId="3C5418B6" w:rsidR="00F00A1E" w:rsidRDefault="00F00A1E" w:rsidP="001D25B7">
      <w:pPr>
        <w:pStyle w:val="ListParagraph"/>
        <w:numPr>
          <w:ilvl w:val="1"/>
          <w:numId w:val="3"/>
        </w:numPr>
      </w:pPr>
      <w:r>
        <w:t>Family and Celebration</w:t>
      </w:r>
    </w:p>
    <w:p w14:paraId="7AD98132" w14:textId="0144E107" w:rsidR="00F00A1E" w:rsidRDefault="00F00A1E" w:rsidP="001D25B7">
      <w:pPr>
        <w:pStyle w:val="ListParagraph"/>
        <w:numPr>
          <w:ilvl w:val="1"/>
          <w:numId w:val="3"/>
        </w:numPr>
      </w:pPr>
      <w:r>
        <w:t>Travel and Arrival</w:t>
      </w:r>
    </w:p>
    <w:p w14:paraId="05DA9154" w14:textId="413674BC" w:rsidR="00F00A1E" w:rsidRDefault="00F00A1E" w:rsidP="00BD4293">
      <w:r>
        <w:t xml:space="preserve">Cluster 2: </w:t>
      </w:r>
    </w:p>
    <w:p w14:paraId="4A6C9FCF" w14:textId="56EE0EB7" w:rsidR="00F00A1E" w:rsidRDefault="00F00A1E" w:rsidP="001D25B7">
      <w:pPr>
        <w:pStyle w:val="ListParagraph"/>
        <w:numPr>
          <w:ilvl w:val="0"/>
          <w:numId w:val="3"/>
        </w:numPr>
      </w:pPr>
      <w:r>
        <w:t>The quality and taste of food, menu items, and overall dining experience</w:t>
      </w:r>
    </w:p>
    <w:p w14:paraId="443B9321" w14:textId="67EA359D" w:rsidR="00F00A1E" w:rsidRDefault="00F00A1E" w:rsidP="001D25B7">
      <w:pPr>
        <w:pStyle w:val="ListParagraph"/>
        <w:numPr>
          <w:ilvl w:val="1"/>
          <w:numId w:val="3"/>
        </w:numPr>
      </w:pPr>
      <w:r>
        <w:t>Food Quality and Taste</w:t>
      </w:r>
    </w:p>
    <w:p w14:paraId="3C88250B" w14:textId="699B552E" w:rsidR="00F00A1E" w:rsidRDefault="00F00A1E" w:rsidP="001D25B7">
      <w:pPr>
        <w:pStyle w:val="ListParagraph"/>
        <w:numPr>
          <w:ilvl w:val="1"/>
          <w:numId w:val="3"/>
        </w:numPr>
      </w:pPr>
      <w:r>
        <w:t>Menu and Items</w:t>
      </w:r>
    </w:p>
    <w:p w14:paraId="4E01D87C" w14:textId="68C4B601" w:rsidR="00F00A1E" w:rsidRDefault="00F00A1E" w:rsidP="001D25B7">
      <w:pPr>
        <w:pStyle w:val="ListParagraph"/>
        <w:numPr>
          <w:ilvl w:val="1"/>
          <w:numId w:val="3"/>
        </w:numPr>
      </w:pPr>
      <w:r>
        <w:t>Delivery and Packaging</w:t>
      </w:r>
    </w:p>
    <w:p w14:paraId="37DADD72" w14:textId="28EB4586" w:rsidR="00F00A1E" w:rsidRDefault="00F00A1E" w:rsidP="001D25B7">
      <w:pPr>
        <w:pStyle w:val="ListParagraph"/>
        <w:numPr>
          <w:ilvl w:val="1"/>
          <w:numId w:val="3"/>
        </w:numPr>
      </w:pPr>
      <w:r>
        <w:t>Temperature and Freshness</w:t>
      </w:r>
    </w:p>
    <w:p w14:paraId="626E346E" w14:textId="22F95253" w:rsidR="00F00A1E" w:rsidRDefault="00F00A1E" w:rsidP="001D25B7">
      <w:pPr>
        <w:pStyle w:val="ListParagraph"/>
        <w:numPr>
          <w:ilvl w:val="1"/>
          <w:numId w:val="3"/>
        </w:numPr>
      </w:pPr>
      <w:r>
        <w:t>Critique and Complaints</w:t>
      </w:r>
    </w:p>
    <w:p w14:paraId="0419E8B1" w14:textId="658476FC" w:rsidR="00F00A1E" w:rsidRDefault="00F00A1E" w:rsidP="001D25B7">
      <w:pPr>
        <w:pStyle w:val="ListParagraph"/>
        <w:numPr>
          <w:ilvl w:val="1"/>
          <w:numId w:val="3"/>
        </w:numPr>
      </w:pPr>
      <w:r>
        <w:t>Specific Food Items</w:t>
      </w:r>
    </w:p>
    <w:p w14:paraId="401DCA4C" w14:textId="1C29FC55" w:rsidR="00F00A1E" w:rsidRDefault="00F00A1E" w:rsidP="00BD4293">
      <w:r>
        <w:t>Cluster 3:</w:t>
      </w:r>
    </w:p>
    <w:p w14:paraId="4BBE0943" w14:textId="222E46BE" w:rsidR="00053CFF" w:rsidRDefault="00053CFF" w:rsidP="001D25B7">
      <w:pPr>
        <w:pStyle w:val="ListParagraph"/>
        <w:numPr>
          <w:ilvl w:val="0"/>
          <w:numId w:val="3"/>
        </w:numPr>
      </w:pPr>
      <w:r>
        <w:t>Various aspects of the customer experience, transactions, and overall satisfaction</w:t>
      </w:r>
    </w:p>
    <w:p w14:paraId="547630D2" w14:textId="541DBE71" w:rsidR="00053CFF" w:rsidRDefault="00053CFF" w:rsidP="001D25B7">
      <w:pPr>
        <w:pStyle w:val="ListParagraph"/>
        <w:numPr>
          <w:ilvl w:val="1"/>
          <w:numId w:val="3"/>
        </w:numPr>
      </w:pPr>
      <w:r>
        <w:t>Customer Service and Transactions</w:t>
      </w:r>
    </w:p>
    <w:p w14:paraId="553BCE31" w14:textId="236D9135" w:rsidR="00053CFF" w:rsidRDefault="00053CFF" w:rsidP="001D25B7">
      <w:pPr>
        <w:pStyle w:val="ListParagraph"/>
        <w:numPr>
          <w:ilvl w:val="1"/>
          <w:numId w:val="3"/>
        </w:numPr>
      </w:pPr>
      <w:r>
        <w:t>Pricing and Deals</w:t>
      </w:r>
    </w:p>
    <w:p w14:paraId="726208D6" w14:textId="6B558814" w:rsidR="00053CFF" w:rsidRDefault="00053CFF" w:rsidP="001D25B7">
      <w:pPr>
        <w:pStyle w:val="ListParagraph"/>
        <w:numPr>
          <w:ilvl w:val="1"/>
          <w:numId w:val="3"/>
        </w:numPr>
      </w:pPr>
      <w:r>
        <w:t>Ordering and Delivery Process</w:t>
      </w:r>
    </w:p>
    <w:p w14:paraId="35F9EE2F" w14:textId="31B48B39" w:rsidR="00053CFF" w:rsidRDefault="00053CFF" w:rsidP="001D25B7">
      <w:pPr>
        <w:pStyle w:val="ListParagraph"/>
        <w:numPr>
          <w:ilvl w:val="1"/>
          <w:numId w:val="3"/>
        </w:numPr>
      </w:pPr>
      <w:r>
        <w:t>Customer Interaction</w:t>
      </w:r>
    </w:p>
    <w:p w14:paraId="5A3D1DC1" w14:textId="2447AD3C" w:rsidR="00F00A1E" w:rsidRDefault="00053CFF" w:rsidP="001D25B7">
      <w:pPr>
        <w:pStyle w:val="ListParagraph"/>
        <w:numPr>
          <w:ilvl w:val="1"/>
          <w:numId w:val="3"/>
        </w:numPr>
      </w:pPr>
      <w:r>
        <w:t>Quality and Satisfaction</w:t>
      </w:r>
    </w:p>
    <w:p w14:paraId="11396EB7" w14:textId="7A22ED66" w:rsidR="00053CFF" w:rsidRDefault="00053CFF" w:rsidP="00BD4293">
      <w:r>
        <w:t>Cluster 4:</w:t>
      </w:r>
    </w:p>
    <w:p w14:paraId="12196F36" w14:textId="4633D376" w:rsidR="00053CFF" w:rsidRDefault="00053CFF" w:rsidP="001D25B7">
      <w:pPr>
        <w:pStyle w:val="ListParagraph"/>
        <w:numPr>
          <w:ilvl w:val="0"/>
          <w:numId w:val="3"/>
        </w:numPr>
      </w:pPr>
      <w:r>
        <w:t>Numerical values and some location-related terms</w:t>
      </w:r>
    </w:p>
    <w:p w14:paraId="74CC311F" w14:textId="4D441FD2" w:rsidR="00053CFF" w:rsidRDefault="00053CFF" w:rsidP="001D25B7">
      <w:pPr>
        <w:pStyle w:val="ListParagraph"/>
        <w:numPr>
          <w:ilvl w:val="1"/>
          <w:numId w:val="3"/>
        </w:numPr>
      </w:pPr>
      <w:r>
        <w:t>Numerical Values</w:t>
      </w:r>
    </w:p>
    <w:p w14:paraId="271CE0CC" w14:textId="49859FD8" w:rsidR="00053CFF" w:rsidRDefault="00053CFF" w:rsidP="001D25B7">
      <w:pPr>
        <w:pStyle w:val="ListParagraph"/>
        <w:numPr>
          <w:ilvl w:val="1"/>
          <w:numId w:val="3"/>
        </w:numPr>
      </w:pPr>
      <w:r>
        <w:t>Location-Related Terms</w:t>
      </w:r>
    </w:p>
    <w:p w14:paraId="02968A83" w14:textId="6D7634C2" w:rsidR="00053CFF" w:rsidRDefault="00053CFF" w:rsidP="00BD4293">
      <w:r>
        <w:t>Cluster 5:</w:t>
      </w:r>
    </w:p>
    <w:p w14:paraId="33C8A332" w14:textId="6ADA0FB3" w:rsidR="00053CFF" w:rsidRDefault="00053CFF" w:rsidP="001D25B7">
      <w:pPr>
        <w:pStyle w:val="ListParagraph"/>
        <w:numPr>
          <w:ilvl w:val="0"/>
          <w:numId w:val="3"/>
        </w:numPr>
      </w:pPr>
      <w:r>
        <w:t>Expressing sentiments and opinions about experiences</w:t>
      </w:r>
    </w:p>
    <w:p w14:paraId="33297E5F" w14:textId="4A992D0E" w:rsidR="00053CFF" w:rsidRDefault="00053CFF" w:rsidP="001D25B7">
      <w:pPr>
        <w:pStyle w:val="ListParagraph"/>
        <w:numPr>
          <w:ilvl w:val="1"/>
          <w:numId w:val="3"/>
        </w:numPr>
      </w:pPr>
      <w:r>
        <w:t>Positive Expressions</w:t>
      </w:r>
    </w:p>
    <w:p w14:paraId="10E52837" w14:textId="77777777" w:rsidR="00053CFF" w:rsidRDefault="00053CFF" w:rsidP="001D25B7">
      <w:pPr>
        <w:pStyle w:val="ListParagraph"/>
        <w:numPr>
          <w:ilvl w:val="1"/>
          <w:numId w:val="3"/>
        </w:numPr>
      </w:pPr>
      <w:r>
        <w:t>Negative Expressions</w:t>
      </w:r>
    </w:p>
    <w:p w14:paraId="369C8D95" w14:textId="6FCFC5D3" w:rsidR="00053CFF" w:rsidRDefault="00053CFF" w:rsidP="001D25B7">
      <w:pPr>
        <w:pStyle w:val="ListParagraph"/>
        <w:numPr>
          <w:ilvl w:val="1"/>
          <w:numId w:val="3"/>
        </w:numPr>
      </w:pPr>
      <w:r>
        <w:t>Neutral Expressions</w:t>
      </w:r>
    </w:p>
    <w:p w14:paraId="43FEB634" w14:textId="39F6E1A4" w:rsidR="00DD507E" w:rsidRDefault="00DD507E" w:rsidP="00BD4293">
      <w:r w:rsidRPr="00DD507E">
        <w:t xml:space="preserve">All clusters were considered except for Cluster 4, as it comprises numerical values and location-related phrases.   </w:t>
      </w:r>
    </w:p>
    <w:p w14:paraId="480E6709" w14:textId="2012CF8C" w:rsidR="00DD507E" w:rsidRDefault="00DD507E" w:rsidP="00BD4293">
      <w:r w:rsidRPr="00DD507E">
        <w:t xml:space="preserve">Requesting sentiment counts for each cluster, giving the frequency of words from the corresponding clusters in reviews of each sentiment. The </w:t>
      </w:r>
      <w:r>
        <w:t>counts of sentiment</w:t>
      </w:r>
      <w:r w:rsidRPr="00DD507E">
        <w:t xml:space="preserve"> are determined by set</w:t>
      </w:r>
      <w:r>
        <w:t>ting</w:t>
      </w:r>
      <w:r w:rsidRPr="00DD507E">
        <w:t xml:space="preserve"> minimum threshold for occurrences.  The following code segment calculates the frequencies of words in defined clusters within reviews of various moods </w:t>
      </w:r>
      <w:r>
        <w:t xml:space="preserve">such as </w:t>
      </w:r>
      <w:r w:rsidRPr="00DD507E">
        <w:t xml:space="preserve">positive, </w:t>
      </w:r>
      <w:r w:rsidRPr="00DD507E">
        <w:lastRenderedPageBreak/>
        <w:t xml:space="preserve">negative, neutral. Subsequently, a </w:t>
      </w:r>
      <w:proofErr w:type="spellStart"/>
      <w:r w:rsidRPr="00DD507E">
        <w:t>DataFrame</w:t>
      </w:r>
      <w:proofErr w:type="spellEnd"/>
      <w:r w:rsidRPr="00DD507E">
        <w:t xml:space="preserve"> named </w:t>
      </w:r>
      <w:proofErr w:type="spellStart"/>
      <w:r w:rsidRPr="00DD507E">
        <w:t>cluster_counts_df</w:t>
      </w:r>
      <w:proofErr w:type="spellEnd"/>
      <w:r w:rsidRPr="00DD507E">
        <w:t xml:space="preserve"> is generated to retain these counts.</w:t>
      </w:r>
    </w:p>
    <w:p w14:paraId="7EF14FB2" w14:textId="77777777" w:rsidR="00C33591" w:rsidRDefault="00053CFF" w:rsidP="00C33591">
      <w:pPr>
        <w:keepNext/>
      </w:pPr>
      <w:r w:rsidRPr="00053CFF">
        <w:rPr>
          <w:noProof/>
        </w:rPr>
        <w:drawing>
          <wp:inline distT="0" distB="0" distL="0" distR="0" wp14:anchorId="248193CB" wp14:editId="234B604D">
            <wp:extent cx="5943600" cy="3325495"/>
            <wp:effectExtent l="0" t="0" r="0" b="8255"/>
            <wp:docPr id="1139288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288209" name=""/>
                    <pic:cNvPicPr/>
                  </pic:nvPicPr>
                  <pic:blipFill>
                    <a:blip r:embed="rId20"/>
                    <a:stretch>
                      <a:fillRect/>
                    </a:stretch>
                  </pic:blipFill>
                  <pic:spPr>
                    <a:xfrm>
                      <a:off x="0" y="0"/>
                      <a:ext cx="5943600" cy="3325495"/>
                    </a:xfrm>
                    <a:prstGeom prst="rect">
                      <a:avLst/>
                    </a:prstGeom>
                  </pic:spPr>
                </pic:pic>
              </a:graphicData>
            </a:graphic>
          </wp:inline>
        </w:drawing>
      </w:r>
    </w:p>
    <w:p w14:paraId="628B004E" w14:textId="2EB91684" w:rsidR="00053CFF" w:rsidRDefault="00C33591" w:rsidP="00C33591">
      <w:pPr>
        <w:pStyle w:val="Caption"/>
      </w:pPr>
      <w:bookmarkStart w:id="26" w:name="_Toc152664079"/>
      <w:r>
        <w:t xml:space="preserve">Figure </w:t>
      </w:r>
      <w:r>
        <w:fldChar w:fldCharType="begin"/>
      </w:r>
      <w:r>
        <w:instrText xml:space="preserve"> SEQ Figure \* ARABIC </w:instrText>
      </w:r>
      <w:r>
        <w:fldChar w:fldCharType="separate"/>
      </w:r>
      <w:r>
        <w:rPr>
          <w:noProof/>
        </w:rPr>
        <w:t>15</w:t>
      </w:r>
      <w:r>
        <w:fldChar w:fldCharType="end"/>
      </w:r>
      <w:r>
        <w:t xml:space="preserve"> Code Segment 1 </w:t>
      </w:r>
      <w:r w:rsidRPr="00C3650D">
        <w:t>Cluster Analysis</w:t>
      </w:r>
      <w:bookmarkEnd w:id="26"/>
    </w:p>
    <w:p w14:paraId="1F578E71" w14:textId="77777777" w:rsidR="00DD507E" w:rsidRPr="00DD507E" w:rsidRDefault="00DD507E" w:rsidP="00DD507E">
      <w:pPr>
        <w:rPr>
          <w:b/>
          <w:bCs/>
          <w:u w:val="single"/>
        </w:rPr>
      </w:pPr>
      <w:r w:rsidRPr="00DD507E">
        <w:rPr>
          <w:b/>
          <w:bCs/>
          <w:u w:val="single"/>
        </w:rPr>
        <w:t>Minimum Occurrence Criterion</w:t>
      </w:r>
    </w:p>
    <w:p w14:paraId="78F1E910" w14:textId="5F8706D8" w:rsidR="00DD507E" w:rsidRDefault="00DD507E" w:rsidP="00BD4293">
      <w:r>
        <w:t>A threshold (</w:t>
      </w:r>
      <w:proofErr w:type="spellStart"/>
      <w:r>
        <w:t>min_occurrences</w:t>
      </w:r>
      <w:proofErr w:type="spellEnd"/>
      <w:r>
        <w:t xml:space="preserve"> = 10) was established to determine the minimum number of occurrences needed in a review for a word within a cluster to be included in the count.</w:t>
      </w:r>
    </w:p>
    <w:p w14:paraId="34DFB5E1" w14:textId="3465BCD7" w:rsidR="00DD507E" w:rsidRPr="001879AF" w:rsidRDefault="00DD507E" w:rsidP="00DD507E">
      <w:pPr>
        <w:rPr>
          <w:b/>
          <w:bCs/>
          <w:u w:val="single"/>
        </w:rPr>
      </w:pPr>
      <w:r w:rsidRPr="001879AF">
        <w:rPr>
          <w:b/>
          <w:bCs/>
          <w:u w:val="single"/>
        </w:rPr>
        <w:t xml:space="preserve">Perform an </w:t>
      </w:r>
      <w:r w:rsidR="001879AF">
        <w:rPr>
          <w:b/>
          <w:bCs/>
          <w:u w:val="single"/>
        </w:rPr>
        <w:t>I</w:t>
      </w:r>
      <w:r w:rsidRPr="001879AF">
        <w:rPr>
          <w:b/>
          <w:bCs/>
          <w:u w:val="single"/>
        </w:rPr>
        <w:t xml:space="preserve">terative </w:t>
      </w:r>
      <w:r w:rsidR="001879AF">
        <w:rPr>
          <w:b/>
          <w:bCs/>
          <w:u w:val="single"/>
        </w:rPr>
        <w:t>P</w:t>
      </w:r>
      <w:r w:rsidRPr="001879AF">
        <w:rPr>
          <w:b/>
          <w:bCs/>
          <w:u w:val="single"/>
        </w:rPr>
        <w:t xml:space="preserve">rocess to </w:t>
      </w:r>
      <w:r w:rsidR="001879AF">
        <w:rPr>
          <w:b/>
          <w:bCs/>
          <w:u w:val="single"/>
        </w:rPr>
        <w:t>E</w:t>
      </w:r>
      <w:r w:rsidRPr="001879AF">
        <w:rPr>
          <w:b/>
          <w:bCs/>
          <w:u w:val="single"/>
        </w:rPr>
        <w:t xml:space="preserve">xamine and </w:t>
      </w:r>
      <w:r w:rsidR="001879AF">
        <w:rPr>
          <w:b/>
          <w:bCs/>
          <w:u w:val="single"/>
        </w:rPr>
        <w:t>A</w:t>
      </w:r>
      <w:r w:rsidR="001879AF" w:rsidRPr="001879AF">
        <w:rPr>
          <w:b/>
          <w:bCs/>
          <w:u w:val="single"/>
        </w:rPr>
        <w:t>nalyze</w:t>
      </w:r>
      <w:r w:rsidRPr="001879AF">
        <w:rPr>
          <w:b/>
          <w:bCs/>
          <w:u w:val="single"/>
        </w:rPr>
        <w:t xml:space="preserve"> </w:t>
      </w:r>
      <w:r w:rsidR="001879AF">
        <w:rPr>
          <w:b/>
          <w:bCs/>
          <w:u w:val="single"/>
        </w:rPr>
        <w:t>C</w:t>
      </w:r>
      <w:r w:rsidRPr="001879AF">
        <w:rPr>
          <w:b/>
          <w:bCs/>
          <w:u w:val="single"/>
        </w:rPr>
        <w:t xml:space="preserve">lusters and </w:t>
      </w:r>
      <w:r w:rsidR="001879AF">
        <w:rPr>
          <w:b/>
          <w:bCs/>
          <w:u w:val="single"/>
        </w:rPr>
        <w:t>S</w:t>
      </w:r>
      <w:r w:rsidRPr="001879AF">
        <w:rPr>
          <w:b/>
          <w:bCs/>
          <w:u w:val="single"/>
        </w:rPr>
        <w:t>entiments</w:t>
      </w:r>
    </w:p>
    <w:p w14:paraId="5B7C5B9F" w14:textId="3E0A60A4" w:rsidR="00DD507E" w:rsidRDefault="00DD507E" w:rsidP="00BD4293">
      <w:r>
        <w:t xml:space="preserve">The nested loops was used to iterate through each cluster and sentiment, sequentially examining each one. The algorithm calculates the frequency of words within a specific cluster in reviews with a particular sentiment. </w:t>
      </w:r>
      <w:r w:rsidR="001879AF">
        <w:t>T</w:t>
      </w:r>
      <w:r>
        <w:t xml:space="preserve">he relevant entry </w:t>
      </w:r>
      <w:r w:rsidR="001879AF">
        <w:t xml:space="preserve">was being modified </w:t>
      </w:r>
      <w:r>
        <w:t xml:space="preserve">in the </w:t>
      </w:r>
      <w:proofErr w:type="spellStart"/>
      <w:r>
        <w:t>cluster_counts_df</w:t>
      </w:r>
      <w:proofErr w:type="spellEnd"/>
      <w:r>
        <w:t xml:space="preserve"> </w:t>
      </w:r>
      <w:proofErr w:type="spellStart"/>
      <w:r>
        <w:t>DataFrame</w:t>
      </w:r>
      <w:proofErr w:type="spellEnd"/>
      <w:r>
        <w:t>.</w:t>
      </w:r>
    </w:p>
    <w:p w14:paraId="30F51F3C" w14:textId="22EB45B4" w:rsidR="00053CFF" w:rsidRDefault="00053CFF" w:rsidP="00BD4293">
      <w:r>
        <w:t xml:space="preserve">The result is as follows. </w:t>
      </w:r>
    </w:p>
    <w:p w14:paraId="40871325" w14:textId="77777777" w:rsidR="00C33591" w:rsidRDefault="00053CFF" w:rsidP="00C33591">
      <w:pPr>
        <w:keepNext/>
        <w:jc w:val="center"/>
      </w:pPr>
      <w:r w:rsidRPr="00053CFF">
        <w:rPr>
          <w:noProof/>
        </w:rPr>
        <w:drawing>
          <wp:inline distT="0" distB="0" distL="0" distR="0" wp14:anchorId="27DF1A6D" wp14:editId="35059F44">
            <wp:extent cx="3375953" cy="739204"/>
            <wp:effectExtent l="0" t="0" r="0" b="3810"/>
            <wp:docPr id="41556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56297" name=""/>
                    <pic:cNvPicPr/>
                  </pic:nvPicPr>
                  <pic:blipFill>
                    <a:blip r:embed="rId21"/>
                    <a:stretch>
                      <a:fillRect/>
                    </a:stretch>
                  </pic:blipFill>
                  <pic:spPr>
                    <a:xfrm>
                      <a:off x="0" y="0"/>
                      <a:ext cx="3375953" cy="739204"/>
                    </a:xfrm>
                    <a:prstGeom prst="rect">
                      <a:avLst/>
                    </a:prstGeom>
                  </pic:spPr>
                </pic:pic>
              </a:graphicData>
            </a:graphic>
          </wp:inline>
        </w:drawing>
      </w:r>
    </w:p>
    <w:p w14:paraId="767020CC" w14:textId="38A34D42" w:rsidR="00053CFF" w:rsidRDefault="00C33591" w:rsidP="00C33591">
      <w:pPr>
        <w:pStyle w:val="Caption"/>
      </w:pPr>
      <w:bookmarkStart w:id="27" w:name="_Toc152664080"/>
      <w:r>
        <w:t xml:space="preserve">Figure </w:t>
      </w:r>
      <w:r>
        <w:fldChar w:fldCharType="begin"/>
      </w:r>
      <w:r>
        <w:instrText xml:space="preserve"> SEQ Figure \* ARABIC </w:instrText>
      </w:r>
      <w:r>
        <w:fldChar w:fldCharType="separate"/>
      </w:r>
      <w:r>
        <w:rPr>
          <w:noProof/>
        </w:rPr>
        <w:t>16</w:t>
      </w:r>
      <w:r>
        <w:fldChar w:fldCharType="end"/>
      </w:r>
      <w:r>
        <w:t xml:space="preserve"> Result 2 </w:t>
      </w:r>
      <w:r w:rsidRPr="006E6F49">
        <w:t>Cluster Analysis</w:t>
      </w:r>
      <w:bookmarkEnd w:id="27"/>
    </w:p>
    <w:p w14:paraId="64D00EAC" w14:textId="0CC4A508" w:rsidR="001879AF" w:rsidRDefault="001879AF" w:rsidP="00BD4293">
      <w:r w:rsidRPr="001879AF">
        <w:t xml:space="preserve">The value (Positive, Cluster1) = 84 indicates that there are 84 positive reviews that belong to Cluster 1, as these reviews contain more than 10 terms that are associated with Cluster 1. A review can contain many clusters. </w:t>
      </w:r>
    </w:p>
    <w:p w14:paraId="5DBC6113" w14:textId="24D4B0B6" w:rsidR="001879AF" w:rsidRDefault="001879AF" w:rsidP="00BD4293">
      <w:r w:rsidRPr="001879AF">
        <w:lastRenderedPageBreak/>
        <w:t>The following presents the percentages of all these values in relation to the total number of reviews for each sentiment.</w:t>
      </w:r>
    </w:p>
    <w:p w14:paraId="768B2740" w14:textId="77777777" w:rsidR="00C33591" w:rsidRDefault="007B0179" w:rsidP="00C33591">
      <w:pPr>
        <w:keepNext/>
        <w:jc w:val="center"/>
      </w:pPr>
      <w:r w:rsidRPr="007B0179">
        <w:rPr>
          <w:noProof/>
        </w:rPr>
        <w:drawing>
          <wp:inline distT="0" distB="0" distL="0" distR="0" wp14:anchorId="298FD7A5" wp14:editId="0E50AB1D">
            <wp:extent cx="4016088" cy="723963"/>
            <wp:effectExtent l="0" t="0" r="3810" b="0"/>
            <wp:docPr id="169010437" name="Picture 1" descr="A number and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0437" name="Picture 1" descr="A number and numbers on a white background&#10;&#10;Description automatically generated"/>
                    <pic:cNvPicPr/>
                  </pic:nvPicPr>
                  <pic:blipFill>
                    <a:blip r:embed="rId22"/>
                    <a:stretch>
                      <a:fillRect/>
                    </a:stretch>
                  </pic:blipFill>
                  <pic:spPr>
                    <a:xfrm>
                      <a:off x="0" y="0"/>
                      <a:ext cx="4016088" cy="723963"/>
                    </a:xfrm>
                    <a:prstGeom prst="rect">
                      <a:avLst/>
                    </a:prstGeom>
                  </pic:spPr>
                </pic:pic>
              </a:graphicData>
            </a:graphic>
          </wp:inline>
        </w:drawing>
      </w:r>
    </w:p>
    <w:p w14:paraId="57F52B43" w14:textId="4DC363F3" w:rsidR="007B0179" w:rsidRDefault="00C33591" w:rsidP="00C33591">
      <w:pPr>
        <w:pStyle w:val="Caption"/>
      </w:pPr>
      <w:bookmarkStart w:id="28" w:name="_Toc152664081"/>
      <w:r>
        <w:t xml:space="preserve">Figure </w:t>
      </w:r>
      <w:r>
        <w:fldChar w:fldCharType="begin"/>
      </w:r>
      <w:r>
        <w:instrText xml:space="preserve"> SEQ Figure \* ARABIC </w:instrText>
      </w:r>
      <w:r>
        <w:fldChar w:fldCharType="separate"/>
      </w:r>
      <w:r>
        <w:rPr>
          <w:noProof/>
        </w:rPr>
        <w:t>17</w:t>
      </w:r>
      <w:r>
        <w:fldChar w:fldCharType="end"/>
      </w:r>
      <w:r>
        <w:t xml:space="preserve"> Result 3 </w:t>
      </w:r>
      <w:r w:rsidRPr="001D0615">
        <w:t>Cluster Analysis</w:t>
      </w:r>
      <w:bookmarkEnd w:id="28"/>
    </w:p>
    <w:p w14:paraId="1197CACC" w14:textId="7E5DC362" w:rsidR="001879AF" w:rsidRPr="00F00A1E" w:rsidRDefault="001879AF" w:rsidP="00BD4293">
      <w:r w:rsidRPr="001879AF">
        <w:t xml:space="preserve">The value 18.66% for (Positive, Cluster1) indicates that 18.66% of positive </w:t>
      </w:r>
      <w:r>
        <w:t>reviews</w:t>
      </w:r>
      <w:r w:rsidRPr="001879AF">
        <w:t xml:space="preserve"> belong to Cluster 1.</w:t>
      </w:r>
    </w:p>
    <w:p w14:paraId="0842DF19" w14:textId="2C8E7BCA" w:rsidR="008D22AD" w:rsidRDefault="00036864" w:rsidP="00036864">
      <w:pPr>
        <w:pStyle w:val="Heading1"/>
      </w:pPr>
      <w:bookmarkStart w:id="29" w:name="_Toc152663150"/>
      <w:r>
        <w:t>4</w:t>
      </w:r>
      <w:r w:rsidR="008D22AD">
        <w:t>. Results and Visualizations</w:t>
      </w:r>
      <w:bookmarkEnd w:id="29"/>
    </w:p>
    <w:p w14:paraId="270AA3D1" w14:textId="1136AB19" w:rsidR="007B0179" w:rsidRDefault="007B0179" w:rsidP="00F00063">
      <w:pPr>
        <w:pStyle w:val="Heading2"/>
      </w:pPr>
      <w:bookmarkStart w:id="30" w:name="_Toc152663151"/>
      <w:r>
        <w:t xml:space="preserve">4.1 Reviews </w:t>
      </w:r>
      <w:r w:rsidR="00F00063">
        <w:t>Count and Sentiment Analysis</w:t>
      </w:r>
      <w:bookmarkEnd w:id="30"/>
    </w:p>
    <w:p w14:paraId="2DED15B4" w14:textId="58EA0990" w:rsidR="002B6209" w:rsidRPr="00F00063" w:rsidRDefault="002B6209" w:rsidP="00BD4293">
      <w:r w:rsidRPr="002B6209">
        <w:t>The following insights include the overall number of reviews, the number of reviews for each sentiment, and the corresponding percentage. This option enables users to promptly ascertain the total number of received reviews and their sentiment categorization.</w:t>
      </w:r>
    </w:p>
    <w:p w14:paraId="57E6699F" w14:textId="77777777" w:rsidR="00C33591" w:rsidRDefault="00F00063" w:rsidP="00C33591">
      <w:pPr>
        <w:keepNext/>
      </w:pPr>
      <w:r>
        <w:rPr>
          <w:noProof/>
        </w:rPr>
        <w:drawing>
          <wp:inline distT="0" distB="0" distL="0" distR="0" wp14:anchorId="56A257D1" wp14:editId="77DB43EA">
            <wp:extent cx="5943600" cy="1330960"/>
            <wp:effectExtent l="0" t="0" r="0" b="2540"/>
            <wp:docPr id="181766700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667008" name="Picture 1" descr="A screenshot of a graph&#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330960"/>
                    </a:xfrm>
                    <a:prstGeom prst="rect">
                      <a:avLst/>
                    </a:prstGeom>
                  </pic:spPr>
                </pic:pic>
              </a:graphicData>
            </a:graphic>
          </wp:inline>
        </w:drawing>
      </w:r>
    </w:p>
    <w:p w14:paraId="2DFCF69B" w14:textId="2B686034" w:rsidR="00F00063" w:rsidRDefault="00C33591" w:rsidP="00C33591">
      <w:pPr>
        <w:pStyle w:val="Caption"/>
      </w:pPr>
      <w:bookmarkStart w:id="31" w:name="_Toc152664082"/>
      <w:r>
        <w:t xml:space="preserve">Figure </w:t>
      </w:r>
      <w:r>
        <w:fldChar w:fldCharType="begin"/>
      </w:r>
      <w:r>
        <w:instrText xml:space="preserve"> SEQ Figure \* ARABIC </w:instrText>
      </w:r>
      <w:r>
        <w:fldChar w:fldCharType="separate"/>
      </w:r>
      <w:r>
        <w:rPr>
          <w:noProof/>
        </w:rPr>
        <w:t>18</w:t>
      </w:r>
      <w:r>
        <w:fldChar w:fldCharType="end"/>
      </w:r>
      <w:r>
        <w:t xml:space="preserve"> </w:t>
      </w:r>
      <w:r w:rsidRPr="002A5F55">
        <w:t>Reviews Count and Sentiment Analysis</w:t>
      </w:r>
      <w:bookmarkEnd w:id="31"/>
    </w:p>
    <w:p w14:paraId="0131A3B9" w14:textId="54AF9BCF" w:rsidR="00F00063" w:rsidRDefault="002B6209" w:rsidP="00BD4293">
      <w:r w:rsidRPr="002B6209">
        <w:t>Based on the aforementioned statistics, it is evident that the number of positive reviews slightly exceeds the number of negative reviews, as indicated by the fact that 44.5% of the reviews are negative. However, it should be noted that this somewhat higher count of positive reviews does not necessarily indicate a definitive accomplishment. Furthermore, there is also a 10.5% portion of reviews that are classified as neutral.</w:t>
      </w:r>
    </w:p>
    <w:p w14:paraId="486DE8FB" w14:textId="12CB8FEF" w:rsidR="002B6209" w:rsidRDefault="002B6209" w:rsidP="00BD4293">
      <w:r w:rsidRPr="002B6209">
        <w:t>The following line graph identifies the significant months with a high and low number of positive and negative reviews received.</w:t>
      </w:r>
    </w:p>
    <w:p w14:paraId="1DE775BF" w14:textId="77777777" w:rsidR="00C33591" w:rsidRDefault="00F00063" w:rsidP="00C33591">
      <w:pPr>
        <w:keepNext/>
      </w:pPr>
      <w:r>
        <w:rPr>
          <w:noProof/>
        </w:rPr>
        <w:lastRenderedPageBreak/>
        <w:drawing>
          <wp:inline distT="0" distB="0" distL="0" distR="0" wp14:anchorId="79B92F6C" wp14:editId="5FC80F1D">
            <wp:extent cx="6448872" cy="3695700"/>
            <wp:effectExtent l="0" t="0" r="9525" b="0"/>
            <wp:docPr id="290924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2488" name="Picture 29092488"/>
                    <pic:cNvPicPr/>
                  </pic:nvPicPr>
                  <pic:blipFill>
                    <a:blip r:embed="rId24">
                      <a:extLst>
                        <a:ext uri="{28A0092B-C50C-407E-A947-70E740481C1C}">
                          <a14:useLocalDpi xmlns:a14="http://schemas.microsoft.com/office/drawing/2010/main" val="0"/>
                        </a:ext>
                      </a:extLst>
                    </a:blip>
                    <a:stretch>
                      <a:fillRect/>
                    </a:stretch>
                  </pic:blipFill>
                  <pic:spPr>
                    <a:xfrm>
                      <a:off x="0" y="0"/>
                      <a:ext cx="6456238" cy="3699921"/>
                    </a:xfrm>
                    <a:prstGeom prst="rect">
                      <a:avLst/>
                    </a:prstGeom>
                  </pic:spPr>
                </pic:pic>
              </a:graphicData>
            </a:graphic>
          </wp:inline>
        </w:drawing>
      </w:r>
    </w:p>
    <w:p w14:paraId="14EF458B" w14:textId="4B48A177" w:rsidR="00F00063" w:rsidRDefault="00C33591" w:rsidP="00C33591">
      <w:pPr>
        <w:pStyle w:val="Caption"/>
      </w:pPr>
      <w:bookmarkStart w:id="32" w:name="_Toc152664083"/>
      <w:r>
        <w:t xml:space="preserve">Figure </w:t>
      </w:r>
      <w:r>
        <w:fldChar w:fldCharType="begin"/>
      </w:r>
      <w:r>
        <w:instrText xml:space="preserve"> SEQ Figure \* ARABIC </w:instrText>
      </w:r>
      <w:r>
        <w:fldChar w:fldCharType="separate"/>
      </w:r>
      <w:r>
        <w:rPr>
          <w:noProof/>
        </w:rPr>
        <w:t>19</w:t>
      </w:r>
      <w:r>
        <w:fldChar w:fldCharType="end"/>
      </w:r>
      <w:r>
        <w:t xml:space="preserve"> </w:t>
      </w:r>
      <w:r w:rsidRPr="004A257E">
        <w:t>Reviews Count and Sentiment Analysis</w:t>
      </w:r>
      <w:bookmarkEnd w:id="32"/>
    </w:p>
    <w:p w14:paraId="178BD8FD" w14:textId="196FF767" w:rsidR="002B6209" w:rsidRDefault="002B6209" w:rsidP="00BD4293">
      <w:r w:rsidRPr="002B6209">
        <w:t>The month of August 2021 recorded the maximum number of positive reviews, however it is evident that the count of positive reviews does not exceed 16 thereafter. That can be regarded as a drawback. December 2021 and July 2023 had the highest number of negative reviews. Given that one of the most recent months also had the highest number of negative reviews, it can be regarded as a negative aspect. In February 2022, the most significant difference between negative and positive ratings occurred, with 15 more negative reviews than positive reviews received during that month.</w:t>
      </w:r>
    </w:p>
    <w:p w14:paraId="31FCC31A" w14:textId="5F10087E" w:rsidR="002B6209" w:rsidRDefault="002B6209" w:rsidP="00BD4293">
      <w:r w:rsidRPr="002B6209">
        <w:t xml:space="preserve">The </w:t>
      </w:r>
      <w:r>
        <w:t>following</w:t>
      </w:r>
      <w:r w:rsidRPr="002B6209">
        <w:t xml:space="preserve"> bar chart can be </w:t>
      </w:r>
      <w:proofErr w:type="spellStart"/>
      <w:r w:rsidRPr="002B6209">
        <w:t>utilised</w:t>
      </w:r>
      <w:proofErr w:type="spellEnd"/>
      <w:r w:rsidRPr="002B6209">
        <w:t xml:space="preserve"> to ascertain the change in the count of positive and negative reviews on a month-over-month basis. This feature enables the user to identify the months that experienced significant increases and decreases in the number of reviews, </w:t>
      </w:r>
      <w:proofErr w:type="spellStart"/>
      <w:r w:rsidRPr="002B6209">
        <w:t>categorised</w:t>
      </w:r>
      <w:proofErr w:type="spellEnd"/>
      <w:r w:rsidRPr="002B6209">
        <w:t xml:space="preserve"> by positive and negative </w:t>
      </w:r>
      <w:r>
        <w:t>sentiments</w:t>
      </w:r>
      <w:r w:rsidRPr="002B6209">
        <w:t>.</w:t>
      </w:r>
    </w:p>
    <w:p w14:paraId="6EDAAE68" w14:textId="77777777" w:rsidR="00C33591" w:rsidRDefault="00F00063" w:rsidP="00C33591">
      <w:pPr>
        <w:keepNext/>
      </w:pPr>
      <w:r>
        <w:rPr>
          <w:noProof/>
        </w:rPr>
        <w:lastRenderedPageBreak/>
        <w:drawing>
          <wp:inline distT="0" distB="0" distL="0" distR="0" wp14:anchorId="5712F692" wp14:editId="5513D9E1">
            <wp:extent cx="6469380" cy="3243675"/>
            <wp:effectExtent l="0" t="0" r="7620" b="0"/>
            <wp:docPr id="12737388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738880" name="Picture 127373888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81722" cy="3249863"/>
                    </a:xfrm>
                    <a:prstGeom prst="rect">
                      <a:avLst/>
                    </a:prstGeom>
                  </pic:spPr>
                </pic:pic>
              </a:graphicData>
            </a:graphic>
          </wp:inline>
        </w:drawing>
      </w:r>
    </w:p>
    <w:p w14:paraId="342E40B3" w14:textId="6F2842A9" w:rsidR="00F00063" w:rsidRDefault="00C33591" w:rsidP="00C33591">
      <w:pPr>
        <w:pStyle w:val="Caption"/>
      </w:pPr>
      <w:bookmarkStart w:id="33" w:name="_Toc152664084"/>
      <w:r>
        <w:t xml:space="preserve">Figure </w:t>
      </w:r>
      <w:r>
        <w:fldChar w:fldCharType="begin"/>
      </w:r>
      <w:r>
        <w:instrText xml:space="preserve"> SEQ Figure \* ARABIC </w:instrText>
      </w:r>
      <w:r>
        <w:fldChar w:fldCharType="separate"/>
      </w:r>
      <w:r>
        <w:rPr>
          <w:noProof/>
        </w:rPr>
        <w:t>20</w:t>
      </w:r>
      <w:r>
        <w:fldChar w:fldCharType="end"/>
      </w:r>
      <w:r>
        <w:t xml:space="preserve"> </w:t>
      </w:r>
      <w:r w:rsidRPr="00717FC3">
        <w:t>Reviews Count and Sentiment Analysis</w:t>
      </w:r>
      <w:bookmarkEnd w:id="33"/>
    </w:p>
    <w:p w14:paraId="6CE78B3F" w14:textId="09BF5112" w:rsidR="002B6209" w:rsidRPr="00F00063" w:rsidRDefault="002B6209" w:rsidP="00BD4293">
      <w:r w:rsidRPr="002B6209">
        <w:t>The largest month-over-month (MoM) increase in the count of negative reviews occurred in April 2022. Prior to that, there was also a significant spike in November 2020. In March 2022, there was a 1% increase in positive reviews and a 0.82% decrease in negative reviews compared to the previous month. This can be seen as a productive month. The highest month-over-month (MoM) increase in positive review count occurred in August 2021, while the largest MoM decrease in positive review count occurred in the most recent month, November 2023.</w:t>
      </w:r>
    </w:p>
    <w:p w14:paraId="5A157FDF" w14:textId="50C8597C" w:rsidR="00F00063" w:rsidRDefault="00F00063" w:rsidP="00F00063">
      <w:pPr>
        <w:pStyle w:val="Heading2"/>
      </w:pPr>
      <w:bookmarkStart w:id="34" w:name="_Toc152663152"/>
      <w:r>
        <w:t>4.2 Keywords Analysis</w:t>
      </w:r>
      <w:bookmarkEnd w:id="34"/>
    </w:p>
    <w:p w14:paraId="4993D307" w14:textId="563D4217" w:rsidR="002B6209" w:rsidRPr="000524B7" w:rsidRDefault="002B6209" w:rsidP="00BD4293">
      <w:r w:rsidRPr="002B6209">
        <w:t>The bar charts shown below highlight the frequency of 5 specific terms - Package, Price, Quality, Staff, and Time - and their corresponding sentiment classes.</w:t>
      </w:r>
    </w:p>
    <w:p w14:paraId="1AC4A83B" w14:textId="77777777" w:rsidR="00C33591" w:rsidRDefault="000524B7" w:rsidP="00C33591">
      <w:pPr>
        <w:keepNext/>
        <w:jc w:val="center"/>
      </w:pPr>
      <w:r>
        <w:rPr>
          <w:noProof/>
        </w:rPr>
        <w:lastRenderedPageBreak/>
        <w:drawing>
          <wp:inline distT="0" distB="0" distL="0" distR="0" wp14:anchorId="12AB37D0" wp14:editId="58027317">
            <wp:extent cx="4234038" cy="4282440"/>
            <wp:effectExtent l="0" t="0" r="0" b="3810"/>
            <wp:docPr id="20458960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896097" name="Picture 2045896097"/>
                    <pic:cNvPicPr/>
                  </pic:nvPicPr>
                  <pic:blipFill>
                    <a:blip r:embed="rId26">
                      <a:extLst>
                        <a:ext uri="{28A0092B-C50C-407E-A947-70E740481C1C}">
                          <a14:useLocalDpi xmlns:a14="http://schemas.microsoft.com/office/drawing/2010/main" val="0"/>
                        </a:ext>
                      </a:extLst>
                    </a:blip>
                    <a:stretch>
                      <a:fillRect/>
                    </a:stretch>
                  </pic:blipFill>
                  <pic:spPr>
                    <a:xfrm>
                      <a:off x="0" y="0"/>
                      <a:ext cx="4235864" cy="4284287"/>
                    </a:xfrm>
                    <a:prstGeom prst="rect">
                      <a:avLst/>
                    </a:prstGeom>
                  </pic:spPr>
                </pic:pic>
              </a:graphicData>
            </a:graphic>
          </wp:inline>
        </w:drawing>
      </w:r>
    </w:p>
    <w:p w14:paraId="4AAD9986" w14:textId="382805EC" w:rsidR="00F00063" w:rsidRDefault="00C33591" w:rsidP="00C33591">
      <w:pPr>
        <w:pStyle w:val="Caption"/>
      </w:pPr>
      <w:bookmarkStart w:id="35" w:name="_Toc152664085"/>
      <w:r>
        <w:t xml:space="preserve">Figure </w:t>
      </w:r>
      <w:r>
        <w:fldChar w:fldCharType="begin"/>
      </w:r>
      <w:r>
        <w:instrText xml:space="preserve"> SEQ Figure \* ARABIC </w:instrText>
      </w:r>
      <w:r>
        <w:fldChar w:fldCharType="separate"/>
      </w:r>
      <w:r>
        <w:rPr>
          <w:noProof/>
        </w:rPr>
        <w:t>21</w:t>
      </w:r>
      <w:r>
        <w:fldChar w:fldCharType="end"/>
      </w:r>
      <w:r>
        <w:t xml:space="preserve"> </w:t>
      </w:r>
      <w:r w:rsidRPr="00F23E85">
        <w:t>Keywords Analysis</w:t>
      </w:r>
      <w:bookmarkEnd w:id="35"/>
    </w:p>
    <w:p w14:paraId="536AFCFF" w14:textId="74CAFE67" w:rsidR="00E323D7" w:rsidRDefault="00E323D7" w:rsidP="00BD4293">
      <w:r w:rsidRPr="00E323D7">
        <w:t xml:space="preserve">Package, Price, and Staff keywords are more frequently found in positive reviews than in negative reviews. Even though this is a positive sign, Price and Staff have been mentioned considerable times in negative reviews as well. Quality and time are frequently mentioned in negative reviews, but they are also mentioned in positive reviews in considerable amount of times. When it comes to the amount of reviews, the Time keyword has 260 total reviews and 132 negative reviews. The Staff keyword has 116 total reviews and 60 positive reviews. Overall, these two factors are key factors on which consumers focus their attention. </w:t>
      </w:r>
      <w:proofErr w:type="spellStart"/>
      <w:r w:rsidRPr="00E323D7">
        <w:t>Pizzhut</w:t>
      </w:r>
      <w:proofErr w:type="spellEnd"/>
      <w:r w:rsidRPr="00E323D7">
        <w:t xml:space="preserve"> should evaluate these factors because both have a significant number of negative ratings.</w:t>
      </w:r>
    </w:p>
    <w:p w14:paraId="031135C4" w14:textId="608562F6" w:rsidR="00E323D7" w:rsidRPr="000524B7" w:rsidRDefault="00E323D7" w:rsidP="00BD4293">
      <w:r w:rsidRPr="00E323D7">
        <w:t>The five keywords—customer service, delivery, menu, money, and online—as well as the number of each sentiment class are highlighted in the bar charts that follow.</w:t>
      </w:r>
    </w:p>
    <w:p w14:paraId="4ACC2A7E" w14:textId="77777777" w:rsidR="00C33591" w:rsidRDefault="000524B7" w:rsidP="00C33591">
      <w:pPr>
        <w:keepNext/>
        <w:jc w:val="center"/>
      </w:pPr>
      <w:r>
        <w:rPr>
          <w:noProof/>
        </w:rPr>
        <w:lastRenderedPageBreak/>
        <w:drawing>
          <wp:inline distT="0" distB="0" distL="0" distR="0" wp14:anchorId="302BC5C4" wp14:editId="78025915">
            <wp:extent cx="4160886" cy="4495800"/>
            <wp:effectExtent l="0" t="0" r="0" b="0"/>
            <wp:docPr id="11386643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64353" name="Picture 1138664353"/>
                    <pic:cNvPicPr/>
                  </pic:nvPicPr>
                  <pic:blipFill>
                    <a:blip r:embed="rId27">
                      <a:extLst>
                        <a:ext uri="{28A0092B-C50C-407E-A947-70E740481C1C}">
                          <a14:useLocalDpi xmlns:a14="http://schemas.microsoft.com/office/drawing/2010/main" val="0"/>
                        </a:ext>
                      </a:extLst>
                    </a:blip>
                    <a:stretch>
                      <a:fillRect/>
                    </a:stretch>
                  </pic:blipFill>
                  <pic:spPr>
                    <a:xfrm>
                      <a:off x="0" y="0"/>
                      <a:ext cx="4167046" cy="4502455"/>
                    </a:xfrm>
                    <a:prstGeom prst="rect">
                      <a:avLst/>
                    </a:prstGeom>
                  </pic:spPr>
                </pic:pic>
              </a:graphicData>
            </a:graphic>
          </wp:inline>
        </w:drawing>
      </w:r>
    </w:p>
    <w:p w14:paraId="592C7096" w14:textId="38167DA0" w:rsidR="000524B7" w:rsidRDefault="00C33591" w:rsidP="00C33591">
      <w:pPr>
        <w:pStyle w:val="Caption"/>
      </w:pPr>
      <w:bookmarkStart w:id="36" w:name="_Toc152664086"/>
      <w:r>
        <w:t xml:space="preserve">Figure </w:t>
      </w:r>
      <w:r>
        <w:fldChar w:fldCharType="begin"/>
      </w:r>
      <w:r>
        <w:instrText xml:space="preserve"> SEQ Figure \* ARABIC </w:instrText>
      </w:r>
      <w:r>
        <w:fldChar w:fldCharType="separate"/>
      </w:r>
      <w:r>
        <w:rPr>
          <w:noProof/>
        </w:rPr>
        <w:t>22</w:t>
      </w:r>
      <w:r>
        <w:fldChar w:fldCharType="end"/>
      </w:r>
      <w:r>
        <w:t xml:space="preserve"> </w:t>
      </w:r>
      <w:r w:rsidRPr="001A7A0E">
        <w:t>Keywords Analysis</w:t>
      </w:r>
      <w:bookmarkEnd w:id="36"/>
    </w:p>
    <w:p w14:paraId="5E824651" w14:textId="52D663AB" w:rsidR="00392B6D" w:rsidRDefault="00392B6D" w:rsidP="00BD4293">
      <w:r w:rsidRPr="00392B6D">
        <w:t xml:space="preserve">The only keyword in this list with a higher positive review count is menu. Customer Service, Delivery, Money, and Online are the most often used terms in negative reviews. Customer Service and Delivery had the highest number of reviews, with 144 positive reviews and 89 bad reviews for Customer Service and 156 positive reviews and 87 negative reviews for Delivery. </w:t>
      </w:r>
      <w:proofErr w:type="spellStart"/>
      <w:r w:rsidRPr="00392B6D">
        <w:t>Pizzhut</w:t>
      </w:r>
      <w:proofErr w:type="spellEnd"/>
      <w:r w:rsidRPr="00392B6D">
        <w:t xml:space="preserve"> should take these factors into consideration. Despite the fact that the number of reviews for Online keyword is about 79, there are 50 negative reviews for Online keyword</w:t>
      </w:r>
      <w:r>
        <w:t xml:space="preserve">. </w:t>
      </w:r>
      <w:r w:rsidRPr="00392B6D">
        <w:t xml:space="preserve">It has the highest difference in the number of positive and negative ratings. There should be an issue with the online service.    </w:t>
      </w:r>
    </w:p>
    <w:p w14:paraId="6D8456BC" w14:textId="5BF2220B" w:rsidR="000524B7" w:rsidRDefault="000524B7" w:rsidP="000524B7">
      <w:pPr>
        <w:pStyle w:val="Heading2"/>
      </w:pPr>
      <w:bookmarkStart w:id="37" w:name="_Toc152663153"/>
      <w:r>
        <w:t>4.3 Common Words Analysis through Clustering</w:t>
      </w:r>
      <w:bookmarkEnd w:id="37"/>
    </w:p>
    <w:p w14:paraId="142180AC" w14:textId="1A2ED29C" w:rsidR="000524B7" w:rsidRPr="000524B7" w:rsidRDefault="000524B7" w:rsidP="00BD4293">
      <w:r>
        <w:t xml:space="preserve">The following bar charts represent the percentage of reviews under each sentiment class that </w:t>
      </w:r>
      <w:r w:rsidR="00392B6D">
        <w:t xml:space="preserve">was </w:t>
      </w:r>
      <w:r>
        <w:t xml:space="preserve">segmented under each cluster.  </w:t>
      </w:r>
    </w:p>
    <w:p w14:paraId="1B817DA6" w14:textId="77777777" w:rsidR="00C33591" w:rsidRDefault="000524B7" w:rsidP="00C33591">
      <w:pPr>
        <w:keepNext/>
      </w:pPr>
      <w:r>
        <w:rPr>
          <w:noProof/>
        </w:rPr>
        <w:lastRenderedPageBreak/>
        <w:drawing>
          <wp:inline distT="0" distB="0" distL="0" distR="0" wp14:anchorId="6F29284D" wp14:editId="0DF4324C">
            <wp:extent cx="5943600" cy="3503930"/>
            <wp:effectExtent l="0" t="0" r="0" b="1270"/>
            <wp:docPr id="21428770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77081" name="Picture 2142877081"/>
                    <pic:cNvPicPr/>
                  </pic:nvPicPr>
                  <pic:blipFill>
                    <a:blip r:embed="rId28">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inline>
        </w:drawing>
      </w:r>
    </w:p>
    <w:p w14:paraId="6AE03D20" w14:textId="163EF7DB" w:rsidR="000524B7" w:rsidRDefault="00C33591" w:rsidP="00C33591">
      <w:pPr>
        <w:pStyle w:val="Caption"/>
      </w:pPr>
      <w:bookmarkStart w:id="38" w:name="_Toc152664087"/>
      <w:r>
        <w:t xml:space="preserve">Figure </w:t>
      </w:r>
      <w:r>
        <w:fldChar w:fldCharType="begin"/>
      </w:r>
      <w:r>
        <w:instrText xml:space="preserve"> SEQ Figure \* ARABIC </w:instrText>
      </w:r>
      <w:r>
        <w:fldChar w:fldCharType="separate"/>
      </w:r>
      <w:r>
        <w:rPr>
          <w:noProof/>
        </w:rPr>
        <w:t>23</w:t>
      </w:r>
      <w:r>
        <w:fldChar w:fldCharType="end"/>
      </w:r>
      <w:r>
        <w:t xml:space="preserve"> </w:t>
      </w:r>
      <w:r w:rsidRPr="00267621">
        <w:t>Common Words Analysis through Clustering</w:t>
      </w:r>
      <w:bookmarkEnd w:id="38"/>
    </w:p>
    <w:p w14:paraId="1E41F4AB" w14:textId="77777777" w:rsidR="00C33591" w:rsidRDefault="006153B8" w:rsidP="00C33591">
      <w:pPr>
        <w:keepNext/>
        <w:jc w:val="center"/>
      </w:pPr>
      <w:r>
        <w:rPr>
          <w:noProof/>
        </w:rPr>
        <w:drawing>
          <wp:inline distT="0" distB="0" distL="0" distR="0" wp14:anchorId="5EDCFE4D" wp14:editId="73321BB1">
            <wp:extent cx="3116580" cy="3742017"/>
            <wp:effectExtent l="0" t="0" r="7620" b="0"/>
            <wp:docPr id="14970379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037936" name="Picture 1497037936"/>
                    <pic:cNvPicPr/>
                  </pic:nvPicPr>
                  <pic:blipFill>
                    <a:blip r:embed="rId29">
                      <a:extLst>
                        <a:ext uri="{28A0092B-C50C-407E-A947-70E740481C1C}">
                          <a14:useLocalDpi xmlns:a14="http://schemas.microsoft.com/office/drawing/2010/main" val="0"/>
                        </a:ext>
                      </a:extLst>
                    </a:blip>
                    <a:stretch>
                      <a:fillRect/>
                    </a:stretch>
                  </pic:blipFill>
                  <pic:spPr>
                    <a:xfrm>
                      <a:off x="0" y="0"/>
                      <a:ext cx="3124295" cy="3751280"/>
                    </a:xfrm>
                    <a:prstGeom prst="rect">
                      <a:avLst/>
                    </a:prstGeom>
                  </pic:spPr>
                </pic:pic>
              </a:graphicData>
            </a:graphic>
          </wp:inline>
        </w:drawing>
      </w:r>
    </w:p>
    <w:p w14:paraId="6D5408E1" w14:textId="02AF8584" w:rsidR="006153B8" w:rsidRDefault="00C33591" w:rsidP="00C33591">
      <w:pPr>
        <w:pStyle w:val="Caption"/>
      </w:pPr>
      <w:bookmarkStart w:id="39" w:name="_Toc152664088"/>
      <w:r>
        <w:t xml:space="preserve">Figure </w:t>
      </w:r>
      <w:r>
        <w:fldChar w:fldCharType="begin"/>
      </w:r>
      <w:r>
        <w:instrText xml:space="preserve"> SEQ Figure \* ARABIC </w:instrText>
      </w:r>
      <w:r>
        <w:fldChar w:fldCharType="separate"/>
      </w:r>
      <w:r>
        <w:rPr>
          <w:noProof/>
        </w:rPr>
        <w:t>24</w:t>
      </w:r>
      <w:r>
        <w:fldChar w:fldCharType="end"/>
      </w:r>
      <w:r>
        <w:t xml:space="preserve"> </w:t>
      </w:r>
      <w:r w:rsidRPr="00064ADA">
        <w:t>Common Words Analysis through Clustering</w:t>
      </w:r>
      <w:bookmarkEnd w:id="39"/>
    </w:p>
    <w:p w14:paraId="48E90933" w14:textId="121822A6" w:rsidR="00217E7F" w:rsidRPr="00F00063" w:rsidRDefault="00217E7F" w:rsidP="00BD4293">
      <w:r w:rsidRPr="00217E7F">
        <w:lastRenderedPageBreak/>
        <w:t xml:space="preserve">Cluster 3, which relates to customer experience, transactions, and overall satisfaction, has the highest percentage of reviews. Specifically, it accounts for 46.44% of positive reviews and 61.35% of negative reviews. These elements may be seen as the most salient features on which customers are concentrating. However, it is important to note that the proportion of negative reviews is greater than the proportion of positive ones. Cluster 1, which pertains to Customer Service and Customer Experience, and Cluster 2, which pertains to the quality and taste of food, menu items, and overall eating experience, both have greater percentages of negative ratings, precisely 33.48% and 37.98% respectively. The disparity in the percentages of positive and negative reviews, which is approximately 15%, is nearly same in both clusters. Given that 15% is a significant proportion, it is necessary to pay special attention to the issues addressed in Cluster 1 and Cluster 2 as well. Cluster 5 pertains to the expression of thoughts and ideas regarding experiences. The proportion of both negative and </w:t>
      </w:r>
      <w:proofErr w:type="spellStart"/>
      <w:r w:rsidRPr="00217E7F">
        <w:t>favourable</w:t>
      </w:r>
      <w:proofErr w:type="spellEnd"/>
      <w:r w:rsidRPr="00217E7F">
        <w:t xml:space="preserve"> ratings is lower, with a difference of approximately 1% between the two.</w:t>
      </w:r>
    </w:p>
    <w:p w14:paraId="13BC5ABE" w14:textId="323AAB0C" w:rsidR="00036864" w:rsidRDefault="00036864" w:rsidP="00036864">
      <w:pPr>
        <w:pStyle w:val="Heading1"/>
      </w:pPr>
      <w:bookmarkStart w:id="40" w:name="_Toc152663154"/>
      <w:r>
        <w:t>5. Conclusion</w:t>
      </w:r>
      <w:bookmarkEnd w:id="40"/>
    </w:p>
    <w:p w14:paraId="7F9980D2" w14:textId="1A369113" w:rsidR="00036864" w:rsidRDefault="00217E7F" w:rsidP="00BD4293">
      <w:r>
        <w:t>T</w:t>
      </w:r>
      <w:r w:rsidR="00036864" w:rsidRPr="00E9046A">
        <w:t xml:space="preserve">his study provides important results about Pizza Hut reviews, as well as practical facts for making informed strategic decisions. </w:t>
      </w:r>
      <w:r>
        <w:t>T</w:t>
      </w:r>
      <w:r w:rsidR="00036864" w:rsidRPr="00E9046A">
        <w:t xml:space="preserve">he usefulness of social media analytics </w:t>
      </w:r>
      <w:r>
        <w:t xml:space="preserve">is </w:t>
      </w:r>
      <w:r w:rsidRPr="00E9046A">
        <w:t xml:space="preserve">demonstrated </w:t>
      </w:r>
      <w:r w:rsidR="00036864" w:rsidRPr="00E9046A">
        <w:t xml:space="preserve">in detecting important patterns from unstructured data by using </w:t>
      </w:r>
      <w:r w:rsidR="00036864">
        <w:t xml:space="preserve">Data Miner and </w:t>
      </w:r>
      <w:r w:rsidR="00036864" w:rsidRPr="00E9046A">
        <w:t>Python for site scraping and analysis.</w:t>
      </w:r>
    </w:p>
    <w:p w14:paraId="5447E358" w14:textId="4A191816" w:rsidR="00217E7F" w:rsidRDefault="00217E7F" w:rsidP="00BD4293">
      <w:r w:rsidRPr="00217E7F">
        <w:t xml:space="preserve">To sum up, analyzing </w:t>
      </w:r>
      <w:proofErr w:type="spellStart"/>
      <w:r w:rsidRPr="00217E7F">
        <w:t>PizzaHut's</w:t>
      </w:r>
      <w:proofErr w:type="spellEnd"/>
      <w:r w:rsidRPr="00217E7F">
        <w:t> reviews offers insightful information about the opinions of customers and important issues. The overall review count reveals a significantly greater proportion of positive reviews, although the existence of a notable percentage of negative and neutral reviews implies areas that should be enhanced. The MoM analysis reveals variations in the number of positive and negative reviews, underscoring the significance of regularly addressing consumer reviews.</w:t>
      </w:r>
    </w:p>
    <w:p w14:paraId="5862EA46" w14:textId="715D09A2" w:rsidR="00217E7F" w:rsidRPr="00217E7F" w:rsidRDefault="00217E7F" w:rsidP="00BD4293">
      <w:r w:rsidRPr="00217E7F">
        <w:t xml:space="preserve">The keyword analysis indicates that specific factors, such as "Time" and "Staff," attract considerable customer attention, generating both positive and negative feedback. Moreover, the analysis of common words using clustering techniques reveals distinct groupings, such as Cluster 3 (related to customer experience and happiness), which are of utmost importance for </w:t>
      </w:r>
      <w:proofErr w:type="spellStart"/>
      <w:r w:rsidRPr="00217E7F">
        <w:t>PizzaHut</w:t>
      </w:r>
      <w:proofErr w:type="spellEnd"/>
      <w:r w:rsidRPr="00217E7F">
        <w:t>.</w:t>
      </w:r>
    </w:p>
    <w:p w14:paraId="515A9E9D" w14:textId="3D13C7C1" w:rsidR="008D22AD" w:rsidRDefault="00036864" w:rsidP="00DE1D55">
      <w:pPr>
        <w:pStyle w:val="Heading1"/>
      </w:pPr>
      <w:bookmarkStart w:id="41" w:name="_Toc152663155"/>
      <w:r>
        <w:t>6</w:t>
      </w:r>
      <w:r w:rsidR="008D22AD">
        <w:t>. Limitations</w:t>
      </w:r>
      <w:bookmarkEnd w:id="41"/>
    </w:p>
    <w:p w14:paraId="547D19A0" w14:textId="0DE4757B" w:rsidR="00E9046A" w:rsidRDefault="00E9046A" w:rsidP="00BD4293">
      <w:r w:rsidRPr="00E9046A">
        <w:t>The limitations of this research include the potential for bias in assessments since people who hold strong opinions are more likely to comment.</w:t>
      </w:r>
      <w:r w:rsidR="00217E7F">
        <w:t xml:space="preserve"> </w:t>
      </w:r>
      <w:r w:rsidRPr="00E9046A">
        <w:t>Moreover, web scraping—a technique vulnerable to changes in the website's architecture—was necessary due to the absence of a publicly accessible application programming interface (API) for Trustpilot.com.</w:t>
      </w:r>
    </w:p>
    <w:p w14:paraId="32857CA4" w14:textId="05238D04" w:rsidR="008D22AD" w:rsidRDefault="00DE1D55" w:rsidP="00DE1D55">
      <w:pPr>
        <w:pStyle w:val="Heading1"/>
      </w:pPr>
      <w:bookmarkStart w:id="42" w:name="_Toc152663156"/>
      <w:r>
        <w:t xml:space="preserve">7. </w:t>
      </w:r>
      <w:r w:rsidR="008D22AD">
        <w:t>Recommendations</w:t>
      </w:r>
      <w:bookmarkEnd w:id="42"/>
    </w:p>
    <w:p w14:paraId="2BEBE7CB" w14:textId="2849B2B4" w:rsidR="00E9046A" w:rsidRDefault="00E9046A" w:rsidP="00BD4293">
      <w:r w:rsidRPr="00E9046A">
        <w:t>Future research could concentrate on improving sentiment analysis methods and looking at</w:t>
      </w:r>
      <w:r w:rsidR="00217E7F">
        <w:t xml:space="preserve"> </w:t>
      </w:r>
      <w:r w:rsidRPr="00E9046A">
        <w:t>additional data sources in order to address the constraints.</w:t>
      </w:r>
      <w:r w:rsidR="00217E7F">
        <w:t xml:space="preserve"> </w:t>
      </w:r>
      <w:r w:rsidRPr="00E9046A">
        <w:t>Creating an approved API in association with Trustpilot.com would resolve ethical issues and enhance the reliability of data retrieval.</w:t>
      </w:r>
    </w:p>
    <w:p w14:paraId="1FD4D9A5" w14:textId="197D0C8F" w:rsidR="00217E7F" w:rsidRPr="00217E7F" w:rsidRDefault="00217E7F" w:rsidP="00217E7F">
      <w:pPr>
        <w:rPr>
          <w:b/>
          <w:bCs/>
          <w:u w:val="single"/>
        </w:rPr>
      </w:pPr>
      <w:r w:rsidRPr="00217E7F">
        <w:rPr>
          <w:b/>
          <w:bCs/>
          <w:u w:val="single"/>
        </w:rPr>
        <w:t>Acknowledge and tackle negative aspects</w:t>
      </w:r>
    </w:p>
    <w:p w14:paraId="4EA97217" w14:textId="6AFA1676" w:rsidR="00217E7F" w:rsidRDefault="00217E7F" w:rsidP="00217E7F">
      <w:r w:rsidRPr="00217E7F">
        <w:lastRenderedPageBreak/>
        <w:t xml:space="preserve">Attention should be directed to the aspects emphasized in Cluster 3, since it exhibits the highest proportion of reviews, but also a greater proportion of negative reviews.  Issues pertaining to transactions, client experience, and overall satisfaction should be identified and resolved. </w:t>
      </w:r>
    </w:p>
    <w:p w14:paraId="107E98C2" w14:textId="238A4399" w:rsidR="00C5688E" w:rsidRPr="00C5688E" w:rsidRDefault="00C5688E" w:rsidP="00C5688E">
      <w:pPr>
        <w:rPr>
          <w:b/>
          <w:bCs/>
          <w:u w:val="single"/>
        </w:rPr>
      </w:pPr>
      <w:r w:rsidRPr="00C5688E">
        <w:rPr>
          <w:b/>
          <w:bCs/>
          <w:u w:val="single"/>
        </w:rPr>
        <w:t>Enhance the quality of customer service and optimize the overall customer experience.</w:t>
      </w:r>
    </w:p>
    <w:p w14:paraId="63B6FEC6" w14:textId="77777777" w:rsidR="00C5688E" w:rsidRDefault="00C5688E" w:rsidP="00C5688E">
      <w:r>
        <w:t xml:space="preserve">To raise overall customer happiness, it is advisable to </w:t>
      </w:r>
      <w:proofErr w:type="spellStart"/>
      <w:r>
        <w:t>prioritise</w:t>
      </w:r>
      <w:proofErr w:type="spellEnd"/>
      <w:r>
        <w:t xml:space="preserve"> changes in customer service, experience, and food quality, as indicated by the greater negative review percentages in Clusters 1 and 2.</w:t>
      </w:r>
    </w:p>
    <w:p w14:paraId="616B0651" w14:textId="1D20D7A8" w:rsidR="00C5688E" w:rsidRPr="00C5688E" w:rsidRDefault="007B39B6" w:rsidP="00C5688E">
      <w:pPr>
        <w:rPr>
          <w:b/>
          <w:bCs/>
          <w:u w:val="single"/>
        </w:rPr>
      </w:pPr>
      <w:r w:rsidRPr="00C5688E">
        <w:rPr>
          <w:b/>
          <w:bCs/>
          <w:u w:val="single"/>
        </w:rPr>
        <w:t>Optimize</w:t>
      </w:r>
      <w:r w:rsidR="00C5688E" w:rsidRPr="00C5688E">
        <w:rPr>
          <w:b/>
          <w:bCs/>
          <w:u w:val="single"/>
        </w:rPr>
        <w:t xml:space="preserve"> Internet-based services</w:t>
      </w:r>
    </w:p>
    <w:p w14:paraId="47FDBC93" w14:textId="2750F352" w:rsidR="00C5688E" w:rsidRDefault="007B39B6" w:rsidP="00C5688E">
      <w:r>
        <w:t>A particular emphasis should be g</w:t>
      </w:r>
      <w:r w:rsidR="00C5688E">
        <w:t>ive</w:t>
      </w:r>
      <w:r>
        <w:t>n</w:t>
      </w:r>
      <w:r w:rsidR="00C5688E">
        <w:t xml:space="preserve"> to the term "Online" as it signifies possible complications with internet-based services. It is a need to conduct an inquiry and enhance the online ordering procedure in order to diminish negative reviews in this particular domain.</w:t>
      </w:r>
    </w:p>
    <w:p w14:paraId="1639B30C" w14:textId="08C5856A" w:rsidR="00C5688E" w:rsidRPr="00C5688E" w:rsidRDefault="00C5688E" w:rsidP="00C5688E">
      <w:pPr>
        <w:rPr>
          <w:b/>
          <w:bCs/>
          <w:u w:val="single"/>
        </w:rPr>
      </w:pPr>
      <w:r w:rsidRPr="00C5688E">
        <w:rPr>
          <w:b/>
          <w:bCs/>
          <w:u w:val="single"/>
        </w:rPr>
        <w:t>Track and analyze monthly patterns</w:t>
      </w:r>
    </w:p>
    <w:p w14:paraId="3E968902" w14:textId="11A7EBE9" w:rsidR="00C5688E" w:rsidRDefault="007B39B6" w:rsidP="00C5688E">
      <w:r>
        <w:t xml:space="preserve">Monthly patterns should consistently be </w:t>
      </w:r>
      <w:r w:rsidR="00C5688E">
        <w:t>observe</w:t>
      </w:r>
      <w:r>
        <w:t>d</w:t>
      </w:r>
      <w:r w:rsidR="00C5688E">
        <w:t xml:space="preserve"> to discern trends and comprehend client sentiments as they evolve. Any sudden surge in negative reviews should be </w:t>
      </w:r>
      <w:r>
        <w:t>responded to</w:t>
      </w:r>
      <w:r w:rsidR="00C5688E">
        <w:t xml:space="preserve"> swiftly and consistently</w:t>
      </w:r>
      <w:r>
        <w:t xml:space="preserve">. </w:t>
      </w:r>
    </w:p>
    <w:p w14:paraId="309FABED" w14:textId="2EACC9B7" w:rsidR="007B39B6" w:rsidRPr="007B39B6" w:rsidRDefault="007B39B6" w:rsidP="007B39B6">
      <w:pPr>
        <w:rPr>
          <w:b/>
          <w:bCs/>
          <w:u w:val="single"/>
        </w:rPr>
      </w:pPr>
      <w:r w:rsidRPr="007B39B6">
        <w:rPr>
          <w:b/>
          <w:bCs/>
          <w:u w:val="single"/>
        </w:rPr>
        <w:t>Interact with customer feedback</w:t>
      </w:r>
    </w:p>
    <w:p w14:paraId="464FFDCC" w14:textId="5EC074E7" w:rsidR="007B39B6" w:rsidRDefault="007B39B6" w:rsidP="007B39B6">
      <w:r>
        <w:t>It is important to proactively interact with client input, including both positive and negative, on social media sites. Replies should be made to reviews as a means of demonstrating recognition and dedication to resolving any issues raised.</w:t>
      </w:r>
    </w:p>
    <w:p w14:paraId="21964E3E" w14:textId="396564F0" w:rsidR="007B39B6" w:rsidRPr="007B39B6" w:rsidRDefault="007B39B6" w:rsidP="007B39B6">
      <w:pPr>
        <w:rPr>
          <w:b/>
          <w:bCs/>
          <w:u w:val="single"/>
        </w:rPr>
      </w:pPr>
      <w:r w:rsidRPr="007B39B6">
        <w:rPr>
          <w:b/>
          <w:bCs/>
          <w:u w:val="single"/>
        </w:rPr>
        <w:t>Advertising and Publicity</w:t>
      </w:r>
    </w:p>
    <w:p w14:paraId="49D03192" w14:textId="4FA85E6A" w:rsidR="007B39B6" w:rsidRDefault="007B39B6" w:rsidP="007B39B6">
      <w:r>
        <w:t>It is possible to utilize positive views, particularly from the most optimistic review month (August 2021), to guide marketing tactics. Implementing promos or campaigns can be considered as a means to uphold positive customer sentiments.</w:t>
      </w:r>
    </w:p>
    <w:p w14:paraId="0B51417F" w14:textId="35B44CAC" w:rsidR="007B39B6" w:rsidRPr="007B39B6" w:rsidRDefault="007B39B6" w:rsidP="007B39B6">
      <w:pPr>
        <w:rPr>
          <w:b/>
          <w:bCs/>
          <w:u w:val="single"/>
        </w:rPr>
      </w:pPr>
      <w:r w:rsidRPr="007B39B6">
        <w:rPr>
          <w:b/>
          <w:bCs/>
          <w:u w:val="single"/>
        </w:rPr>
        <w:t>Staff Development</w:t>
      </w:r>
    </w:p>
    <w:p w14:paraId="16A72DA8" w14:textId="6207E6D1" w:rsidR="007B39B6" w:rsidRDefault="007B39B6" w:rsidP="007B39B6">
      <w:r>
        <w:t>Supplementary training can be offered to employees, particularly in the specific areas that have been emphasized by customer feedback. This can lead to enhancements in the quality of service, leading to an increase in positive ratings.</w:t>
      </w:r>
    </w:p>
    <w:p w14:paraId="3B421669" w14:textId="20A16F85" w:rsidR="007B39B6" w:rsidRPr="007B39B6" w:rsidRDefault="007B39B6" w:rsidP="007B39B6">
      <w:pPr>
        <w:rPr>
          <w:b/>
          <w:bCs/>
          <w:u w:val="single"/>
        </w:rPr>
      </w:pPr>
      <w:r w:rsidRPr="007B39B6">
        <w:rPr>
          <w:b/>
          <w:bCs/>
          <w:u w:val="single"/>
        </w:rPr>
        <w:t>Standard Evaluation</w:t>
      </w:r>
    </w:p>
    <w:p w14:paraId="249A19FF" w14:textId="6C4000C7" w:rsidR="007B39B6" w:rsidRDefault="007B39B6" w:rsidP="007B39B6">
      <w:r>
        <w:t xml:space="preserve">Perform frequent assessments of client reviews to remain knowledgeable about changing patterns and mindsets. By engaging in this continuous process, </w:t>
      </w:r>
      <w:proofErr w:type="spellStart"/>
      <w:r>
        <w:t>PizzaHut</w:t>
      </w:r>
      <w:proofErr w:type="spellEnd"/>
      <w:r>
        <w:t xml:space="preserve"> will be able to effectively adjust to evolving client expectations and preferences.</w:t>
      </w:r>
    </w:p>
    <w:p w14:paraId="469BFF4A" w14:textId="4FE2FA94" w:rsidR="003D69A3" w:rsidRPr="003D69A3" w:rsidRDefault="003D69A3" w:rsidP="003D69A3">
      <w:r w:rsidRPr="003D69A3">
        <w:t>To summarize, incorporating these suggestions can enhance the entire consumer experience, boost positive opinions, and address any possible issues raised by customer feedback.</w:t>
      </w:r>
    </w:p>
    <w:p w14:paraId="17612190" w14:textId="77777777" w:rsidR="00E054D5" w:rsidRDefault="00E054D5" w:rsidP="00E054D5">
      <w:pPr>
        <w:pStyle w:val="Heading1"/>
      </w:pPr>
      <w:r>
        <w:rPr>
          <w:color w:val="FF0000"/>
        </w:rPr>
        <w:br w:type="page"/>
      </w:r>
      <w:r>
        <w:lastRenderedPageBreak/>
        <w:t>References</w:t>
      </w:r>
    </w:p>
    <w:p w14:paraId="60C613AC" w14:textId="77777777" w:rsidR="00E054D5" w:rsidRPr="00E054D5" w:rsidRDefault="00E054D5" w:rsidP="00E054D5">
      <w:r w:rsidRPr="00E054D5">
        <w:rPr>
          <w:color w:val="FF0000"/>
        </w:rPr>
        <w:fldChar w:fldCharType="begin"/>
      </w:r>
      <w:r w:rsidRPr="00E054D5">
        <w:rPr>
          <w:color w:val="FF0000"/>
        </w:rPr>
        <w:instrText xml:space="preserve"> ADDIN ZOTERO_BIBL {"uncited":[],"omitted":[],"custom":[]} CSL_BIBLIOGRAPHY </w:instrText>
      </w:r>
      <w:r w:rsidRPr="00E054D5">
        <w:rPr>
          <w:color w:val="FF0000"/>
        </w:rPr>
        <w:fldChar w:fldCharType="separate"/>
      </w:r>
      <w:r w:rsidRPr="00E054D5">
        <w:t xml:space="preserve">Chen, T. </w:t>
      </w:r>
      <w:r w:rsidRPr="00E054D5">
        <w:rPr>
          <w:i/>
          <w:iCs/>
        </w:rPr>
        <w:t>et al.</w:t>
      </w:r>
      <w:r w:rsidRPr="00E054D5">
        <w:t xml:space="preserve"> (2022) ‘The Impact of Online Reviews on Consumers’ Purchasing Decisions: Evidence From an Eye-Tracking Study’, </w:t>
      </w:r>
      <w:r w:rsidRPr="00E054D5">
        <w:rPr>
          <w:i/>
          <w:iCs/>
        </w:rPr>
        <w:t>Frontiers in Psychology</w:t>
      </w:r>
      <w:r w:rsidRPr="00E054D5">
        <w:t>, 13, p. 865702. Available at: https://doi.org/10.3389/fpsyg.2022.865702.</w:t>
      </w:r>
    </w:p>
    <w:p w14:paraId="29ED8920" w14:textId="77777777" w:rsidR="00E054D5" w:rsidRPr="00E054D5" w:rsidRDefault="00E054D5" w:rsidP="00E054D5">
      <w:r w:rsidRPr="00E054D5">
        <w:t xml:space="preserve">Le, L.T. </w:t>
      </w:r>
      <w:r w:rsidRPr="00E054D5">
        <w:rPr>
          <w:i/>
          <w:iCs/>
        </w:rPr>
        <w:t>et al.</w:t>
      </w:r>
      <w:r w:rsidRPr="00E054D5">
        <w:t xml:space="preserve"> (2022) ‘Online reviews as a pacifying decision-making assistant’, </w:t>
      </w:r>
      <w:r w:rsidRPr="00E054D5">
        <w:rPr>
          <w:i/>
          <w:iCs/>
        </w:rPr>
        <w:t>Journal of Retailing and Consumer Services</w:t>
      </w:r>
      <w:r w:rsidRPr="00E054D5">
        <w:t>, 64, p. 102805. Available at: https://doi.org/10.1016/j.jretconser.2021.102805.</w:t>
      </w:r>
    </w:p>
    <w:p w14:paraId="18B249B9" w14:textId="77777777" w:rsidR="00E054D5" w:rsidRPr="00E054D5" w:rsidRDefault="00E054D5" w:rsidP="00E054D5">
      <w:proofErr w:type="spellStart"/>
      <w:r w:rsidRPr="00E054D5">
        <w:t>Norazha</w:t>
      </w:r>
      <w:proofErr w:type="spellEnd"/>
      <w:r w:rsidRPr="00E054D5">
        <w:t xml:space="preserve">, N. </w:t>
      </w:r>
      <w:r w:rsidRPr="00E054D5">
        <w:rPr>
          <w:i/>
          <w:iCs/>
        </w:rPr>
        <w:t>et al.</w:t>
      </w:r>
      <w:r w:rsidRPr="00E054D5">
        <w:t xml:space="preserve"> (2022) ‘Influence of quick-service restaurant’s service quality towards customer online review’, 14, pp. 97–129.</w:t>
      </w:r>
    </w:p>
    <w:p w14:paraId="0AC3016C" w14:textId="77777777" w:rsidR="00E054D5" w:rsidRPr="00E054D5" w:rsidRDefault="00E054D5" w:rsidP="00E054D5">
      <w:r w:rsidRPr="00E054D5">
        <w:t>Nowicki, P. and Sikora, T. (2012) ‘CONSUMER BEHAVIOUR AT THE FOOD MARKET’, in.</w:t>
      </w:r>
    </w:p>
    <w:p w14:paraId="761A3D16" w14:textId="77777777" w:rsidR="00E054D5" w:rsidRPr="00E054D5" w:rsidRDefault="00E054D5" w:rsidP="00E054D5">
      <w:proofErr w:type="spellStart"/>
      <w:r w:rsidRPr="00E054D5">
        <w:t>Okobia</w:t>
      </w:r>
      <w:proofErr w:type="spellEnd"/>
      <w:r w:rsidRPr="00E054D5">
        <w:t xml:space="preserve">, E. (2023) </w:t>
      </w:r>
      <w:r w:rsidRPr="00E054D5">
        <w:rPr>
          <w:i/>
          <w:iCs/>
        </w:rPr>
        <w:t>Customer Satisfaction and Brand Loyalty: Pizza Hut Case Study | The International Journal of Business &amp; Management</w:t>
      </w:r>
      <w:r w:rsidRPr="00E054D5">
        <w:t>. Available at: https://www.internationaljournalcorner.com/index.php/theijbm/article/view/173292 (Accessed: 4 December 2023).</w:t>
      </w:r>
    </w:p>
    <w:p w14:paraId="67A65F50" w14:textId="77777777" w:rsidR="00E054D5" w:rsidRPr="00E054D5" w:rsidRDefault="00E054D5" w:rsidP="00E054D5">
      <w:r w:rsidRPr="00E054D5">
        <w:rPr>
          <w:i/>
          <w:iCs/>
        </w:rPr>
        <w:t>Scrape data from any website with 1 Click | Data Miner</w:t>
      </w:r>
      <w:r w:rsidRPr="00E054D5">
        <w:t xml:space="preserve"> (2023). Available at: https://dataminer.io/ (Accessed: 4 December 2023).</w:t>
      </w:r>
    </w:p>
    <w:p w14:paraId="74A376AC" w14:textId="77777777" w:rsidR="00E054D5" w:rsidRPr="00E054D5" w:rsidRDefault="00E054D5" w:rsidP="00E054D5">
      <w:r w:rsidRPr="00E054D5">
        <w:t xml:space="preserve">Singh, U. </w:t>
      </w:r>
      <w:r w:rsidRPr="00E054D5">
        <w:rPr>
          <w:i/>
          <w:iCs/>
        </w:rPr>
        <w:t>et al.</w:t>
      </w:r>
      <w:r w:rsidRPr="00E054D5">
        <w:t xml:space="preserve"> (2019) ‘A study on Impact of Consumer Reviews on Consumer Behavior with reference to Restaurants in Bengaluru’, </w:t>
      </w:r>
      <w:r w:rsidRPr="00E054D5">
        <w:rPr>
          <w:i/>
          <w:iCs/>
        </w:rPr>
        <w:t>International Journal of Multidisciplinary Research Review</w:t>
      </w:r>
      <w:r w:rsidRPr="00E054D5">
        <w:t>, 4, pp. 532–538. Available at: https://doi.org/10.5281/zenodo.2580240.</w:t>
      </w:r>
    </w:p>
    <w:p w14:paraId="3E0C92EE" w14:textId="77777777" w:rsidR="00E054D5" w:rsidRPr="00E054D5" w:rsidRDefault="00E054D5" w:rsidP="00E054D5">
      <w:r w:rsidRPr="00E054D5">
        <w:t xml:space="preserve">Teoh, K. </w:t>
      </w:r>
      <w:r w:rsidRPr="00E054D5">
        <w:rPr>
          <w:i/>
          <w:iCs/>
        </w:rPr>
        <w:t>et al.</w:t>
      </w:r>
      <w:r w:rsidRPr="00E054D5">
        <w:t xml:space="preserve"> (2021) ‘Factors influencing customers’ purchasing behavior and satisfaction in Pizza Hut’, 2, pp. 39–56.</w:t>
      </w:r>
    </w:p>
    <w:p w14:paraId="77991FF4" w14:textId="390C86C4" w:rsidR="003D69A3" w:rsidRPr="00DA08A4" w:rsidRDefault="00E054D5" w:rsidP="00E054D5">
      <w:pPr>
        <w:rPr>
          <w:color w:val="FF0000"/>
        </w:rPr>
      </w:pPr>
      <w:r w:rsidRPr="00E054D5">
        <w:rPr>
          <w:color w:val="FF0000"/>
        </w:rPr>
        <w:fldChar w:fldCharType="end"/>
      </w:r>
      <w:r>
        <w:rPr>
          <w:color w:val="FF0000"/>
        </w:rPr>
        <w:br w:type="page"/>
      </w:r>
    </w:p>
    <w:p w14:paraId="53BC3446" w14:textId="3AA42BE6" w:rsidR="008D22AD" w:rsidRDefault="008D22AD" w:rsidP="00DE1D55">
      <w:pPr>
        <w:pStyle w:val="Heading1"/>
      </w:pPr>
      <w:bookmarkStart w:id="43" w:name="_Toc152663157"/>
      <w:r>
        <w:lastRenderedPageBreak/>
        <w:t>5. Appendices</w:t>
      </w:r>
      <w:bookmarkEnd w:id="43"/>
    </w:p>
    <w:p w14:paraId="2D2AF2B2" w14:textId="6B1DE174" w:rsidR="00CB32CE" w:rsidRDefault="00CB32CE" w:rsidP="00CB32CE">
      <w:r>
        <w:t xml:space="preserve">Tableau Dashboard Link: </w:t>
      </w:r>
    </w:p>
    <w:p w14:paraId="06C6310C" w14:textId="491A3DBF" w:rsidR="00CB32CE" w:rsidRPr="00CB32CE" w:rsidRDefault="00CB32CE" w:rsidP="00CB32CE">
      <w:r>
        <w:t>Notebook:</w:t>
      </w:r>
    </w:p>
    <w:p w14:paraId="68E87092" w14:textId="656FE6FF" w:rsidR="00E9046A" w:rsidRDefault="00C33591" w:rsidP="00BD4293">
      <w:r w:rsidRPr="00C33591">
        <w:drawing>
          <wp:inline distT="0" distB="0" distL="0" distR="0" wp14:anchorId="10FDA97E" wp14:editId="15D63E18">
            <wp:extent cx="4916629" cy="3505200"/>
            <wp:effectExtent l="0" t="0" r="0" b="0"/>
            <wp:docPr id="61109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091540" name=""/>
                    <pic:cNvPicPr/>
                  </pic:nvPicPr>
                  <pic:blipFill>
                    <a:blip r:embed="rId30"/>
                    <a:stretch>
                      <a:fillRect/>
                    </a:stretch>
                  </pic:blipFill>
                  <pic:spPr>
                    <a:xfrm>
                      <a:off x="0" y="0"/>
                      <a:ext cx="4931015" cy="3515456"/>
                    </a:xfrm>
                    <a:prstGeom prst="rect">
                      <a:avLst/>
                    </a:prstGeom>
                  </pic:spPr>
                </pic:pic>
              </a:graphicData>
            </a:graphic>
          </wp:inline>
        </w:drawing>
      </w:r>
    </w:p>
    <w:p w14:paraId="1FA6F8DE" w14:textId="36503E45" w:rsidR="00C33591" w:rsidRDefault="00C33591" w:rsidP="00BD4293">
      <w:r w:rsidRPr="00C33591">
        <w:drawing>
          <wp:inline distT="0" distB="0" distL="0" distR="0" wp14:anchorId="3F71A227" wp14:editId="1D650FC2">
            <wp:extent cx="4937455" cy="3596536"/>
            <wp:effectExtent l="0" t="0" r="0" b="4445"/>
            <wp:docPr id="4853447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344792" name="Picture 1" descr="A screenshot of a computer&#10;&#10;Description automatically generated"/>
                    <pic:cNvPicPr/>
                  </pic:nvPicPr>
                  <pic:blipFill>
                    <a:blip r:embed="rId31"/>
                    <a:stretch>
                      <a:fillRect/>
                    </a:stretch>
                  </pic:blipFill>
                  <pic:spPr>
                    <a:xfrm>
                      <a:off x="0" y="0"/>
                      <a:ext cx="4966632" cy="3617789"/>
                    </a:xfrm>
                    <a:prstGeom prst="rect">
                      <a:avLst/>
                    </a:prstGeom>
                  </pic:spPr>
                </pic:pic>
              </a:graphicData>
            </a:graphic>
          </wp:inline>
        </w:drawing>
      </w:r>
    </w:p>
    <w:p w14:paraId="569228C7" w14:textId="1E5997BD" w:rsidR="00C33591" w:rsidRDefault="00C33591" w:rsidP="00BD4293">
      <w:r w:rsidRPr="00C33591">
        <w:lastRenderedPageBreak/>
        <w:drawing>
          <wp:inline distT="0" distB="0" distL="0" distR="0" wp14:anchorId="6E1EFDAE" wp14:editId="4CD16930">
            <wp:extent cx="5312421" cy="3848100"/>
            <wp:effectExtent l="0" t="0" r="2540" b="0"/>
            <wp:docPr id="10474222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422217" name="Picture 1" descr="A screenshot of a computer&#10;&#10;Description automatically generated"/>
                    <pic:cNvPicPr/>
                  </pic:nvPicPr>
                  <pic:blipFill>
                    <a:blip r:embed="rId32"/>
                    <a:stretch>
                      <a:fillRect/>
                    </a:stretch>
                  </pic:blipFill>
                  <pic:spPr>
                    <a:xfrm>
                      <a:off x="0" y="0"/>
                      <a:ext cx="5320540" cy="3853981"/>
                    </a:xfrm>
                    <a:prstGeom prst="rect">
                      <a:avLst/>
                    </a:prstGeom>
                  </pic:spPr>
                </pic:pic>
              </a:graphicData>
            </a:graphic>
          </wp:inline>
        </w:drawing>
      </w:r>
    </w:p>
    <w:p w14:paraId="2F254C1E" w14:textId="45B1247B" w:rsidR="00C33591" w:rsidRDefault="00E054D5" w:rsidP="00BD4293">
      <w:r w:rsidRPr="00E054D5">
        <w:drawing>
          <wp:inline distT="0" distB="0" distL="0" distR="0" wp14:anchorId="37D14AC4" wp14:editId="5EA28069">
            <wp:extent cx="5313774" cy="3862705"/>
            <wp:effectExtent l="0" t="0" r="1270" b="4445"/>
            <wp:docPr id="19304950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495094" name="Picture 1" descr="A screenshot of a computer&#10;&#10;Description automatically generated"/>
                    <pic:cNvPicPr/>
                  </pic:nvPicPr>
                  <pic:blipFill>
                    <a:blip r:embed="rId33"/>
                    <a:stretch>
                      <a:fillRect/>
                    </a:stretch>
                  </pic:blipFill>
                  <pic:spPr>
                    <a:xfrm>
                      <a:off x="0" y="0"/>
                      <a:ext cx="5324779" cy="3870705"/>
                    </a:xfrm>
                    <a:prstGeom prst="rect">
                      <a:avLst/>
                    </a:prstGeom>
                  </pic:spPr>
                </pic:pic>
              </a:graphicData>
            </a:graphic>
          </wp:inline>
        </w:drawing>
      </w:r>
    </w:p>
    <w:p w14:paraId="7D949EFE" w14:textId="354362B6" w:rsidR="00E054D5" w:rsidRDefault="00E054D5" w:rsidP="00BD4293">
      <w:r w:rsidRPr="00E054D5">
        <w:lastRenderedPageBreak/>
        <w:drawing>
          <wp:inline distT="0" distB="0" distL="0" distR="0" wp14:anchorId="752EA772" wp14:editId="41055675">
            <wp:extent cx="5415146" cy="3969951"/>
            <wp:effectExtent l="0" t="0" r="0" b="0"/>
            <wp:docPr id="152078689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86894" name="Picture 1" descr="A screenshot of a computer program&#10;&#10;Description automatically generated"/>
                    <pic:cNvPicPr/>
                  </pic:nvPicPr>
                  <pic:blipFill>
                    <a:blip r:embed="rId34"/>
                    <a:stretch>
                      <a:fillRect/>
                    </a:stretch>
                  </pic:blipFill>
                  <pic:spPr>
                    <a:xfrm>
                      <a:off x="0" y="0"/>
                      <a:ext cx="5421237" cy="3974417"/>
                    </a:xfrm>
                    <a:prstGeom prst="rect">
                      <a:avLst/>
                    </a:prstGeom>
                  </pic:spPr>
                </pic:pic>
              </a:graphicData>
            </a:graphic>
          </wp:inline>
        </w:drawing>
      </w:r>
    </w:p>
    <w:p w14:paraId="1CB4E04B" w14:textId="237692F9" w:rsidR="00E054D5" w:rsidRDefault="00E054D5" w:rsidP="00BD4293">
      <w:r w:rsidRPr="00E054D5">
        <w:drawing>
          <wp:inline distT="0" distB="0" distL="0" distR="0" wp14:anchorId="16F1307A" wp14:editId="5B996F63">
            <wp:extent cx="5430860" cy="3954780"/>
            <wp:effectExtent l="0" t="0" r="0" b="7620"/>
            <wp:docPr id="14255625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562595" name="Picture 1" descr="A screenshot of a computer&#10;&#10;Description automatically generated"/>
                    <pic:cNvPicPr/>
                  </pic:nvPicPr>
                  <pic:blipFill>
                    <a:blip r:embed="rId35"/>
                    <a:stretch>
                      <a:fillRect/>
                    </a:stretch>
                  </pic:blipFill>
                  <pic:spPr>
                    <a:xfrm>
                      <a:off x="0" y="0"/>
                      <a:ext cx="5431484" cy="3955234"/>
                    </a:xfrm>
                    <a:prstGeom prst="rect">
                      <a:avLst/>
                    </a:prstGeom>
                  </pic:spPr>
                </pic:pic>
              </a:graphicData>
            </a:graphic>
          </wp:inline>
        </w:drawing>
      </w:r>
    </w:p>
    <w:p w14:paraId="172601E7" w14:textId="41E4A7E9" w:rsidR="00E054D5" w:rsidRDefault="00E054D5" w:rsidP="00BD4293">
      <w:r w:rsidRPr="00E054D5">
        <w:lastRenderedPageBreak/>
        <w:drawing>
          <wp:inline distT="0" distB="0" distL="0" distR="0" wp14:anchorId="7C0A6A29" wp14:editId="60FE7FA8">
            <wp:extent cx="5554980" cy="4031514"/>
            <wp:effectExtent l="0" t="0" r="7620" b="7620"/>
            <wp:docPr id="7170139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13906" name="Picture 1" descr="A screenshot of a computer&#10;&#10;Description automatically generated"/>
                    <pic:cNvPicPr/>
                  </pic:nvPicPr>
                  <pic:blipFill>
                    <a:blip r:embed="rId36"/>
                    <a:stretch>
                      <a:fillRect/>
                    </a:stretch>
                  </pic:blipFill>
                  <pic:spPr>
                    <a:xfrm>
                      <a:off x="0" y="0"/>
                      <a:ext cx="5560547" cy="4035555"/>
                    </a:xfrm>
                    <a:prstGeom prst="rect">
                      <a:avLst/>
                    </a:prstGeom>
                  </pic:spPr>
                </pic:pic>
              </a:graphicData>
            </a:graphic>
          </wp:inline>
        </w:drawing>
      </w:r>
    </w:p>
    <w:p w14:paraId="6D203785" w14:textId="6105DB45" w:rsidR="00E054D5" w:rsidRDefault="00E054D5" w:rsidP="00BD4293">
      <w:r w:rsidRPr="00E054D5">
        <w:drawing>
          <wp:inline distT="0" distB="0" distL="0" distR="0" wp14:anchorId="38B9DB7B" wp14:editId="5CA91634">
            <wp:extent cx="5579489" cy="4061224"/>
            <wp:effectExtent l="0" t="0" r="2540" b="0"/>
            <wp:docPr id="2013605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605785" name="Picture 1" descr="A screenshot of a computer&#10;&#10;Description automatically generated"/>
                    <pic:cNvPicPr/>
                  </pic:nvPicPr>
                  <pic:blipFill>
                    <a:blip r:embed="rId37"/>
                    <a:stretch>
                      <a:fillRect/>
                    </a:stretch>
                  </pic:blipFill>
                  <pic:spPr>
                    <a:xfrm>
                      <a:off x="0" y="0"/>
                      <a:ext cx="5579489" cy="4061224"/>
                    </a:xfrm>
                    <a:prstGeom prst="rect">
                      <a:avLst/>
                    </a:prstGeom>
                  </pic:spPr>
                </pic:pic>
              </a:graphicData>
            </a:graphic>
          </wp:inline>
        </w:drawing>
      </w:r>
    </w:p>
    <w:p w14:paraId="06C93A84" w14:textId="22554457" w:rsidR="00E054D5" w:rsidRDefault="00E054D5" w:rsidP="00BD4293">
      <w:r w:rsidRPr="00E054D5">
        <w:lastRenderedPageBreak/>
        <w:drawing>
          <wp:inline distT="0" distB="0" distL="0" distR="0" wp14:anchorId="3C2B92B9" wp14:editId="4C15DD18">
            <wp:extent cx="5557844" cy="4062095"/>
            <wp:effectExtent l="0" t="0" r="5080" b="0"/>
            <wp:docPr id="22747503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475037" name="Picture 1" descr="A screenshot of a computer program&#10;&#10;Description automatically generated"/>
                    <pic:cNvPicPr/>
                  </pic:nvPicPr>
                  <pic:blipFill>
                    <a:blip r:embed="rId38"/>
                    <a:stretch>
                      <a:fillRect/>
                    </a:stretch>
                  </pic:blipFill>
                  <pic:spPr>
                    <a:xfrm>
                      <a:off x="0" y="0"/>
                      <a:ext cx="5567233" cy="4068957"/>
                    </a:xfrm>
                    <a:prstGeom prst="rect">
                      <a:avLst/>
                    </a:prstGeom>
                  </pic:spPr>
                </pic:pic>
              </a:graphicData>
            </a:graphic>
          </wp:inline>
        </w:drawing>
      </w:r>
    </w:p>
    <w:p w14:paraId="24E833CC" w14:textId="11E2BE25" w:rsidR="00E054D5" w:rsidRDefault="00E054D5" w:rsidP="00BD4293">
      <w:r w:rsidRPr="00E054D5">
        <w:drawing>
          <wp:inline distT="0" distB="0" distL="0" distR="0" wp14:anchorId="42A55926" wp14:editId="75B39E2F">
            <wp:extent cx="5524500" cy="4022969"/>
            <wp:effectExtent l="0" t="0" r="0" b="0"/>
            <wp:docPr id="8621752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7528" name="Picture 1" descr="A screenshot of a computer screen&#10;&#10;Description automatically generated"/>
                    <pic:cNvPicPr/>
                  </pic:nvPicPr>
                  <pic:blipFill>
                    <a:blip r:embed="rId39"/>
                    <a:stretch>
                      <a:fillRect/>
                    </a:stretch>
                  </pic:blipFill>
                  <pic:spPr>
                    <a:xfrm>
                      <a:off x="0" y="0"/>
                      <a:ext cx="5526550" cy="4024462"/>
                    </a:xfrm>
                    <a:prstGeom prst="rect">
                      <a:avLst/>
                    </a:prstGeom>
                  </pic:spPr>
                </pic:pic>
              </a:graphicData>
            </a:graphic>
          </wp:inline>
        </w:drawing>
      </w:r>
    </w:p>
    <w:p w14:paraId="41145370" w14:textId="720F1511" w:rsidR="00E054D5" w:rsidRDefault="00E054D5" w:rsidP="00BD4293">
      <w:r w:rsidRPr="00E054D5">
        <w:lastRenderedPageBreak/>
        <w:drawing>
          <wp:inline distT="0" distB="0" distL="0" distR="0" wp14:anchorId="47A81D45" wp14:editId="072CC018">
            <wp:extent cx="5547418" cy="4054475"/>
            <wp:effectExtent l="0" t="0" r="0" b="3175"/>
            <wp:docPr id="20699196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919679" name="Picture 1" descr="A screenshot of a computer screen&#10;&#10;Description automatically generated"/>
                    <pic:cNvPicPr/>
                  </pic:nvPicPr>
                  <pic:blipFill>
                    <a:blip r:embed="rId40"/>
                    <a:stretch>
                      <a:fillRect/>
                    </a:stretch>
                  </pic:blipFill>
                  <pic:spPr>
                    <a:xfrm>
                      <a:off x="0" y="0"/>
                      <a:ext cx="5552966" cy="4058530"/>
                    </a:xfrm>
                    <a:prstGeom prst="rect">
                      <a:avLst/>
                    </a:prstGeom>
                  </pic:spPr>
                </pic:pic>
              </a:graphicData>
            </a:graphic>
          </wp:inline>
        </w:drawing>
      </w:r>
    </w:p>
    <w:p w14:paraId="451F8360" w14:textId="0D4E9A92" w:rsidR="00E054D5" w:rsidRDefault="00E054D5" w:rsidP="00BD4293">
      <w:r w:rsidRPr="00E054D5">
        <w:drawing>
          <wp:inline distT="0" distB="0" distL="0" distR="0" wp14:anchorId="1B8C7A3B" wp14:editId="56A09682">
            <wp:extent cx="5525037" cy="4023360"/>
            <wp:effectExtent l="0" t="0" r="0" b="0"/>
            <wp:docPr id="97176143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61439" name="Picture 1" descr="A screenshot of a computer program&#10;&#10;Description automatically generated"/>
                    <pic:cNvPicPr/>
                  </pic:nvPicPr>
                  <pic:blipFill>
                    <a:blip r:embed="rId41"/>
                    <a:stretch>
                      <a:fillRect/>
                    </a:stretch>
                  </pic:blipFill>
                  <pic:spPr>
                    <a:xfrm>
                      <a:off x="0" y="0"/>
                      <a:ext cx="5525037" cy="4023360"/>
                    </a:xfrm>
                    <a:prstGeom prst="rect">
                      <a:avLst/>
                    </a:prstGeom>
                  </pic:spPr>
                </pic:pic>
              </a:graphicData>
            </a:graphic>
          </wp:inline>
        </w:drawing>
      </w:r>
    </w:p>
    <w:p w14:paraId="1B2E22B4" w14:textId="5E6D9D88" w:rsidR="00E054D5" w:rsidRDefault="00E054D5" w:rsidP="00BD4293">
      <w:r w:rsidRPr="00E054D5">
        <w:lastRenderedPageBreak/>
        <w:drawing>
          <wp:inline distT="0" distB="0" distL="0" distR="0" wp14:anchorId="2E415DCC" wp14:editId="65DBC9BB">
            <wp:extent cx="5532120" cy="4055114"/>
            <wp:effectExtent l="0" t="0" r="0" b="2540"/>
            <wp:docPr id="103740743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407437" name="Picture 1" descr="A screenshot of a computer program&#10;&#10;Description automatically generated"/>
                    <pic:cNvPicPr/>
                  </pic:nvPicPr>
                  <pic:blipFill>
                    <a:blip r:embed="rId42"/>
                    <a:stretch>
                      <a:fillRect/>
                    </a:stretch>
                  </pic:blipFill>
                  <pic:spPr>
                    <a:xfrm>
                      <a:off x="0" y="0"/>
                      <a:ext cx="5535641" cy="4057695"/>
                    </a:xfrm>
                    <a:prstGeom prst="rect">
                      <a:avLst/>
                    </a:prstGeom>
                  </pic:spPr>
                </pic:pic>
              </a:graphicData>
            </a:graphic>
          </wp:inline>
        </w:drawing>
      </w:r>
    </w:p>
    <w:p w14:paraId="43491598" w14:textId="7CE6608C" w:rsidR="00E054D5" w:rsidRDefault="00E054D5" w:rsidP="00BD4293">
      <w:r w:rsidRPr="00E054D5">
        <w:drawing>
          <wp:inline distT="0" distB="0" distL="0" distR="0" wp14:anchorId="2D12E361" wp14:editId="28BB913A">
            <wp:extent cx="5532012" cy="3921760"/>
            <wp:effectExtent l="0" t="0" r="0" b="2540"/>
            <wp:docPr id="7046758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75803" name="Picture 1" descr="A screenshot of a computer&#10;&#10;Description automatically generated"/>
                    <pic:cNvPicPr/>
                  </pic:nvPicPr>
                  <pic:blipFill rotWithShape="1">
                    <a:blip r:embed="rId43"/>
                    <a:srcRect t="2648"/>
                    <a:stretch/>
                  </pic:blipFill>
                  <pic:spPr bwMode="auto">
                    <a:xfrm>
                      <a:off x="0" y="0"/>
                      <a:ext cx="5535489" cy="3924225"/>
                    </a:xfrm>
                    <a:prstGeom prst="rect">
                      <a:avLst/>
                    </a:prstGeom>
                    <a:ln>
                      <a:noFill/>
                    </a:ln>
                    <a:extLst>
                      <a:ext uri="{53640926-AAD7-44D8-BBD7-CCE9431645EC}">
                        <a14:shadowObscured xmlns:a14="http://schemas.microsoft.com/office/drawing/2010/main"/>
                      </a:ext>
                    </a:extLst>
                  </pic:spPr>
                </pic:pic>
              </a:graphicData>
            </a:graphic>
          </wp:inline>
        </w:drawing>
      </w:r>
    </w:p>
    <w:sectPr w:rsidR="00E054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93730"/>
    <w:multiLevelType w:val="hybridMultilevel"/>
    <w:tmpl w:val="C9E02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C113D4"/>
    <w:multiLevelType w:val="hybridMultilevel"/>
    <w:tmpl w:val="13B436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1F345D"/>
    <w:multiLevelType w:val="hybridMultilevel"/>
    <w:tmpl w:val="2B907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2559440">
    <w:abstractNumId w:val="0"/>
  </w:num>
  <w:num w:numId="2" w16cid:durableId="391277028">
    <w:abstractNumId w:val="1"/>
  </w:num>
  <w:num w:numId="3" w16cid:durableId="15277121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M0NjUxMzE2NjQxsDBU0lEKTi0uzszPAykwqgUAttVp6ywAAAA="/>
  </w:docVars>
  <w:rsids>
    <w:rsidRoot w:val="00E67BD7"/>
    <w:rsid w:val="00022F93"/>
    <w:rsid w:val="00036864"/>
    <w:rsid w:val="000524B7"/>
    <w:rsid w:val="00053CFF"/>
    <w:rsid w:val="00087870"/>
    <w:rsid w:val="00105F6A"/>
    <w:rsid w:val="0012197A"/>
    <w:rsid w:val="00147D0A"/>
    <w:rsid w:val="001857B8"/>
    <w:rsid w:val="001879AF"/>
    <w:rsid w:val="001D25B7"/>
    <w:rsid w:val="0021520E"/>
    <w:rsid w:val="00217E7F"/>
    <w:rsid w:val="00222FB8"/>
    <w:rsid w:val="00294D34"/>
    <w:rsid w:val="002B6209"/>
    <w:rsid w:val="00391AF9"/>
    <w:rsid w:val="00392B6D"/>
    <w:rsid w:val="003A47A0"/>
    <w:rsid w:val="003B2A15"/>
    <w:rsid w:val="003D69A3"/>
    <w:rsid w:val="004950E6"/>
    <w:rsid w:val="00562309"/>
    <w:rsid w:val="005969C9"/>
    <w:rsid w:val="00604E6C"/>
    <w:rsid w:val="006117FE"/>
    <w:rsid w:val="006153B8"/>
    <w:rsid w:val="006F1AF2"/>
    <w:rsid w:val="007203DC"/>
    <w:rsid w:val="00725671"/>
    <w:rsid w:val="007331E1"/>
    <w:rsid w:val="00773A2F"/>
    <w:rsid w:val="007B0179"/>
    <w:rsid w:val="007B39B6"/>
    <w:rsid w:val="008547CC"/>
    <w:rsid w:val="008C3612"/>
    <w:rsid w:val="008D22AD"/>
    <w:rsid w:val="009A780C"/>
    <w:rsid w:val="00AA5E31"/>
    <w:rsid w:val="00AF42D2"/>
    <w:rsid w:val="00B66350"/>
    <w:rsid w:val="00B74991"/>
    <w:rsid w:val="00BA6293"/>
    <w:rsid w:val="00BD4293"/>
    <w:rsid w:val="00C33591"/>
    <w:rsid w:val="00C439A3"/>
    <w:rsid w:val="00C5688E"/>
    <w:rsid w:val="00C7792F"/>
    <w:rsid w:val="00C86698"/>
    <w:rsid w:val="00CA75DD"/>
    <w:rsid w:val="00CB32CE"/>
    <w:rsid w:val="00CF1BA1"/>
    <w:rsid w:val="00CF7C11"/>
    <w:rsid w:val="00DA08A4"/>
    <w:rsid w:val="00DD507E"/>
    <w:rsid w:val="00DE1D55"/>
    <w:rsid w:val="00E054D5"/>
    <w:rsid w:val="00E323D7"/>
    <w:rsid w:val="00E67BD7"/>
    <w:rsid w:val="00E9046A"/>
    <w:rsid w:val="00F00063"/>
    <w:rsid w:val="00F00A1E"/>
    <w:rsid w:val="00F94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BB769"/>
  <w15:chartTrackingRefBased/>
  <w15:docId w15:val="{F8D4D931-0254-4243-87E1-29F137C46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E31"/>
    <w:pPr>
      <w:jc w:val="both"/>
      <w:outlineLvl w:val="2"/>
    </w:pPr>
    <w:rPr>
      <w:rFonts w:ascii="Times New Roman" w:hAnsi="Times New Roman"/>
      <w:sz w:val="24"/>
    </w:rPr>
  </w:style>
  <w:style w:type="paragraph" w:styleId="Heading1">
    <w:name w:val="heading 1"/>
    <w:basedOn w:val="Normal"/>
    <w:next w:val="Normal"/>
    <w:link w:val="Heading1Char"/>
    <w:uiPriority w:val="9"/>
    <w:qFormat/>
    <w:rsid w:val="00AA5E31"/>
    <w:pPr>
      <w:keepNext/>
      <w:keepLines/>
      <w:spacing w:before="240" w:after="0"/>
      <w:jc w:val="left"/>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A5E31"/>
    <w:pPr>
      <w:jc w:val="left"/>
      <w:outlineLvl w:val="1"/>
    </w:pPr>
    <w:rPr>
      <w:b/>
      <w:sz w:val="28"/>
    </w:rPr>
  </w:style>
  <w:style w:type="paragraph" w:styleId="Heading3">
    <w:name w:val="heading 3"/>
    <w:basedOn w:val="Normal"/>
    <w:next w:val="Normal"/>
    <w:link w:val="Heading3Char"/>
    <w:uiPriority w:val="9"/>
    <w:unhideWhenUsed/>
    <w:qFormat/>
    <w:rsid w:val="00CA75DD"/>
    <w:rPr>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046A"/>
    <w:pPr>
      <w:ind w:left="720"/>
      <w:contextualSpacing/>
    </w:pPr>
  </w:style>
  <w:style w:type="character" w:customStyle="1" w:styleId="Heading1Char">
    <w:name w:val="Heading 1 Char"/>
    <w:basedOn w:val="DefaultParagraphFont"/>
    <w:link w:val="Heading1"/>
    <w:uiPriority w:val="9"/>
    <w:rsid w:val="00AA5E31"/>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A5E31"/>
    <w:rPr>
      <w:rFonts w:ascii="Times New Roman" w:hAnsi="Times New Roman"/>
      <w:b/>
      <w:sz w:val="28"/>
    </w:rPr>
  </w:style>
  <w:style w:type="character" w:customStyle="1" w:styleId="Heading3Char">
    <w:name w:val="Heading 3 Char"/>
    <w:basedOn w:val="DefaultParagraphFont"/>
    <w:link w:val="Heading3"/>
    <w:uiPriority w:val="9"/>
    <w:rsid w:val="00CA75DD"/>
    <w:rPr>
      <w:rFonts w:ascii="Times New Roman" w:hAnsi="Times New Roman"/>
      <w:b/>
      <w:sz w:val="26"/>
    </w:rPr>
  </w:style>
  <w:style w:type="paragraph" w:styleId="Title">
    <w:name w:val="Title"/>
    <w:basedOn w:val="Normal"/>
    <w:next w:val="Normal"/>
    <w:link w:val="TitleChar"/>
    <w:uiPriority w:val="10"/>
    <w:qFormat/>
    <w:rsid w:val="00B749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4991"/>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D4293"/>
    <w:pPr>
      <w:outlineLvl w:val="9"/>
    </w:pPr>
    <w:rPr>
      <w:rFonts w:asciiTheme="majorHAnsi" w:hAnsiTheme="majorHAnsi"/>
      <w:color w:val="2F5496" w:themeColor="accent1" w:themeShade="BF"/>
      <w:kern w:val="0"/>
      <w14:ligatures w14:val="none"/>
    </w:rPr>
  </w:style>
  <w:style w:type="paragraph" w:styleId="TOC3">
    <w:name w:val="toc 3"/>
    <w:basedOn w:val="Normal"/>
    <w:next w:val="Normal"/>
    <w:autoRedefine/>
    <w:uiPriority w:val="39"/>
    <w:unhideWhenUsed/>
    <w:rsid w:val="00BD4293"/>
    <w:pPr>
      <w:spacing w:after="100"/>
      <w:ind w:left="480"/>
    </w:pPr>
  </w:style>
  <w:style w:type="paragraph" w:styleId="TOC1">
    <w:name w:val="toc 1"/>
    <w:basedOn w:val="Normal"/>
    <w:next w:val="Normal"/>
    <w:autoRedefine/>
    <w:uiPriority w:val="39"/>
    <w:unhideWhenUsed/>
    <w:rsid w:val="00BD4293"/>
    <w:pPr>
      <w:spacing w:after="100"/>
    </w:pPr>
  </w:style>
  <w:style w:type="paragraph" w:styleId="TOC2">
    <w:name w:val="toc 2"/>
    <w:basedOn w:val="Normal"/>
    <w:next w:val="Normal"/>
    <w:autoRedefine/>
    <w:uiPriority w:val="39"/>
    <w:unhideWhenUsed/>
    <w:rsid w:val="00BD4293"/>
    <w:pPr>
      <w:spacing w:after="100"/>
      <w:ind w:left="240"/>
    </w:pPr>
  </w:style>
  <w:style w:type="paragraph" w:styleId="TOC4">
    <w:name w:val="toc 4"/>
    <w:basedOn w:val="Normal"/>
    <w:next w:val="Normal"/>
    <w:autoRedefine/>
    <w:uiPriority w:val="39"/>
    <w:unhideWhenUsed/>
    <w:rsid w:val="00BD4293"/>
    <w:pPr>
      <w:spacing w:after="100"/>
      <w:ind w:left="660"/>
      <w:outlineLvl w:val="9"/>
    </w:pPr>
    <w:rPr>
      <w:rFonts w:asciiTheme="minorHAnsi" w:eastAsiaTheme="minorEastAsia" w:hAnsiTheme="minorHAnsi"/>
      <w:sz w:val="22"/>
    </w:rPr>
  </w:style>
  <w:style w:type="paragraph" w:styleId="TOC5">
    <w:name w:val="toc 5"/>
    <w:basedOn w:val="Normal"/>
    <w:next w:val="Normal"/>
    <w:autoRedefine/>
    <w:uiPriority w:val="39"/>
    <w:unhideWhenUsed/>
    <w:rsid w:val="00BD4293"/>
    <w:pPr>
      <w:spacing w:after="100"/>
      <w:ind w:left="880"/>
      <w:outlineLvl w:val="9"/>
    </w:pPr>
    <w:rPr>
      <w:rFonts w:asciiTheme="minorHAnsi" w:eastAsiaTheme="minorEastAsia" w:hAnsiTheme="minorHAnsi"/>
      <w:sz w:val="22"/>
    </w:rPr>
  </w:style>
  <w:style w:type="paragraph" w:styleId="TOC6">
    <w:name w:val="toc 6"/>
    <w:basedOn w:val="Normal"/>
    <w:next w:val="Normal"/>
    <w:autoRedefine/>
    <w:uiPriority w:val="39"/>
    <w:unhideWhenUsed/>
    <w:rsid w:val="00BD4293"/>
    <w:pPr>
      <w:spacing w:after="100"/>
      <w:ind w:left="1100"/>
      <w:outlineLvl w:val="9"/>
    </w:pPr>
    <w:rPr>
      <w:rFonts w:asciiTheme="minorHAnsi" w:eastAsiaTheme="minorEastAsia" w:hAnsiTheme="minorHAnsi"/>
      <w:sz w:val="22"/>
    </w:rPr>
  </w:style>
  <w:style w:type="paragraph" w:styleId="TOC7">
    <w:name w:val="toc 7"/>
    <w:basedOn w:val="Normal"/>
    <w:next w:val="Normal"/>
    <w:autoRedefine/>
    <w:uiPriority w:val="39"/>
    <w:unhideWhenUsed/>
    <w:rsid w:val="00BD4293"/>
    <w:pPr>
      <w:spacing w:after="100"/>
      <w:ind w:left="1320"/>
      <w:outlineLvl w:val="9"/>
    </w:pPr>
    <w:rPr>
      <w:rFonts w:asciiTheme="minorHAnsi" w:eastAsiaTheme="minorEastAsia" w:hAnsiTheme="minorHAnsi"/>
      <w:sz w:val="22"/>
    </w:rPr>
  </w:style>
  <w:style w:type="paragraph" w:styleId="TOC8">
    <w:name w:val="toc 8"/>
    <w:basedOn w:val="Normal"/>
    <w:next w:val="Normal"/>
    <w:autoRedefine/>
    <w:uiPriority w:val="39"/>
    <w:unhideWhenUsed/>
    <w:rsid w:val="00BD4293"/>
    <w:pPr>
      <w:spacing w:after="100"/>
      <w:ind w:left="1540"/>
      <w:outlineLvl w:val="9"/>
    </w:pPr>
    <w:rPr>
      <w:rFonts w:asciiTheme="minorHAnsi" w:eastAsiaTheme="minorEastAsia" w:hAnsiTheme="minorHAnsi"/>
      <w:sz w:val="22"/>
    </w:rPr>
  </w:style>
  <w:style w:type="paragraph" w:styleId="TOC9">
    <w:name w:val="toc 9"/>
    <w:basedOn w:val="Normal"/>
    <w:next w:val="Normal"/>
    <w:autoRedefine/>
    <w:uiPriority w:val="39"/>
    <w:unhideWhenUsed/>
    <w:rsid w:val="00BD4293"/>
    <w:pPr>
      <w:spacing w:after="100"/>
      <w:ind w:left="1760"/>
      <w:outlineLvl w:val="9"/>
    </w:pPr>
    <w:rPr>
      <w:rFonts w:asciiTheme="minorHAnsi" w:eastAsiaTheme="minorEastAsia" w:hAnsiTheme="minorHAnsi"/>
      <w:sz w:val="22"/>
    </w:rPr>
  </w:style>
  <w:style w:type="character" w:styleId="Hyperlink">
    <w:name w:val="Hyperlink"/>
    <w:basedOn w:val="DefaultParagraphFont"/>
    <w:uiPriority w:val="99"/>
    <w:unhideWhenUsed/>
    <w:rsid w:val="00BD4293"/>
    <w:rPr>
      <w:color w:val="0563C1" w:themeColor="hyperlink"/>
      <w:u w:val="single"/>
    </w:rPr>
  </w:style>
  <w:style w:type="character" w:styleId="UnresolvedMention">
    <w:name w:val="Unresolved Mention"/>
    <w:basedOn w:val="DefaultParagraphFont"/>
    <w:uiPriority w:val="99"/>
    <w:semiHidden/>
    <w:unhideWhenUsed/>
    <w:rsid w:val="00BD4293"/>
    <w:rPr>
      <w:color w:val="605E5C"/>
      <w:shd w:val="clear" w:color="auto" w:fill="E1DFDD"/>
    </w:rPr>
  </w:style>
  <w:style w:type="paragraph" w:styleId="Caption">
    <w:name w:val="caption"/>
    <w:basedOn w:val="Normal"/>
    <w:next w:val="Normal"/>
    <w:uiPriority w:val="35"/>
    <w:unhideWhenUsed/>
    <w:qFormat/>
    <w:rsid w:val="001D25B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3591"/>
    <w:pPr>
      <w:spacing w:after="0"/>
    </w:pPr>
  </w:style>
  <w:style w:type="paragraph" w:styleId="Bibliography">
    <w:name w:val="Bibliography"/>
    <w:basedOn w:val="Normal"/>
    <w:next w:val="Normal"/>
    <w:uiPriority w:val="37"/>
    <w:unhideWhenUsed/>
    <w:rsid w:val="00E054D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45993">
      <w:bodyDiv w:val="1"/>
      <w:marLeft w:val="0"/>
      <w:marRight w:val="0"/>
      <w:marTop w:val="0"/>
      <w:marBottom w:val="0"/>
      <w:divBdr>
        <w:top w:val="none" w:sz="0" w:space="0" w:color="auto"/>
        <w:left w:val="none" w:sz="0" w:space="0" w:color="auto"/>
        <w:bottom w:val="none" w:sz="0" w:space="0" w:color="auto"/>
        <w:right w:val="none" w:sz="0" w:space="0" w:color="auto"/>
      </w:divBdr>
    </w:div>
    <w:div w:id="244458112">
      <w:bodyDiv w:val="1"/>
      <w:marLeft w:val="0"/>
      <w:marRight w:val="0"/>
      <w:marTop w:val="0"/>
      <w:marBottom w:val="0"/>
      <w:divBdr>
        <w:top w:val="none" w:sz="0" w:space="0" w:color="auto"/>
        <w:left w:val="none" w:sz="0" w:space="0" w:color="auto"/>
        <w:bottom w:val="none" w:sz="0" w:space="0" w:color="auto"/>
        <w:right w:val="none" w:sz="0" w:space="0" w:color="auto"/>
      </w:divBdr>
    </w:div>
    <w:div w:id="412122948">
      <w:bodyDiv w:val="1"/>
      <w:marLeft w:val="0"/>
      <w:marRight w:val="0"/>
      <w:marTop w:val="0"/>
      <w:marBottom w:val="0"/>
      <w:divBdr>
        <w:top w:val="none" w:sz="0" w:space="0" w:color="auto"/>
        <w:left w:val="none" w:sz="0" w:space="0" w:color="auto"/>
        <w:bottom w:val="none" w:sz="0" w:space="0" w:color="auto"/>
        <w:right w:val="none" w:sz="0" w:space="0" w:color="auto"/>
      </w:divBdr>
    </w:div>
    <w:div w:id="529487749">
      <w:bodyDiv w:val="1"/>
      <w:marLeft w:val="0"/>
      <w:marRight w:val="0"/>
      <w:marTop w:val="0"/>
      <w:marBottom w:val="0"/>
      <w:divBdr>
        <w:top w:val="none" w:sz="0" w:space="0" w:color="auto"/>
        <w:left w:val="none" w:sz="0" w:space="0" w:color="auto"/>
        <w:bottom w:val="none" w:sz="0" w:space="0" w:color="auto"/>
        <w:right w:val="none" w:sz="0" w:space="0" w:color="auto"/>
      </w:divBdr>
    </w:div>
    <w:div w:id="653072720">
      <w:bodyDiv w:val="1"/>
      <w:marLeft w:val="0"/>
      <w:marRight w:val="0"/>
      <w:marTop w:val="0"/>
      <w:marBottom w:val="0"/>
      <w:divBdr>
        <w:top w:val="none" w:sz="0" w:space="0" w:color="auto"/>
        <w:left w:val="none" w:sz="0" w:space="0" w:color="auto"/>
        <w:bottom w:val="none" w:sz="0" w:space="0" w:color="auto"/>
        <w:right w:val="none" w:sz="0" w:space="0" w:color="auto"/>
      </w:divBdr>
    </w:div>
    <w:div w:id="705061571">
      <w:bodyDiv w:val="1"/>
      <w:marLeft w:val="0"/>
      <w:marRight w:val="0"/>
      <w:marTop w:val="0"/>
      <w:marBottom w:val="0"/>
      <w:divBdr>
        <w:top w:val="none" w:sz="0" w:space="0" w:color="auto"/>
        <w:left w:val="none" w:sz="0" w:space="0" w:color="auto"/>
        <w:bottom w:val="none" w:sz="0" w:space="0" w:color="auto"/>
        <w:right w:val="none" w:sz="0" w:space="0" w:color="auto"/>
      </w:divBdr>
    </w:div>
    <w:div w:id="835419946">
      <w:bodyDiv w:val="1"/>
      <w:marLeft w:val="0"/>
      <w:marRight w:val="0"/>
      <w:marTop w:val="0"/>
      <w:marBottom w:val="0"/>
      <w:divBdr>
        <w:top w:val="none" w:sz="0" w:space="0" w:color="auto"/>
        <w:left w:val="none" w:sz="0" w:space="0" w:color="auto"/>
        <w:bottom w:val="none" w:sz="0" w:space="0" w:color="auto"/>
        <w:right w:val="none" w:sz="0" w:space="0" w:color="auto"/>
      </w:divBdr>
    </w:div>
    <w:div w:id="964849608">
      <w:bodyDiv w:val="1"/>
      <w:marLeft w:val="0"/>
      <w:marRight w:val="0"/>
      <w:marTop w:val="0"/>
      <w:marBottom w:val="0"/>
      <w:divBdr>
        <w:top w:val="none" w:sz="0" w:space="0" w:color="auto"/>
        <w:left w:val="none" w:sz="0" w:space="0" w:color="auto"/>
        <w:bottom w:val="none" w:sz="0" w:space="0" w:color="auto"/>
        <w:right w:val="none" w:sz="0" w:space="0" w:color="auto"/>
      </w:divBdr>
    </w:div>
    <w:div w:id="1215921228">
      <w:bodyDiv w:val="1"/>
      <w:marLeft w:val="0"/>
      <w:marRight w:val="0"/>
      <w:marTop w:val="0"/>
      <w:marBottom w:val="0"/>
      <w:divBdr>
        <w:top w:val="none" w:sz="0" w:space="0" w:color="auto"/>
        <w:left w:val="none" w:sz="0" w:space="0" w:color="auto"/>
        <w:bottom w:val="none" w:sz="0" w:space="0" w:color="auto"/>
        <w:right w:val="none" w:sz="0" w:space="0" w:color="auto"/>
      </w:divBdr>
    </w:div>
    <w:div w:id="1342970120">
      <w:bodyDiv w:val="1"/>
      <w:marLeft w:val="0"/>
      <w:marRight w:val="0"/>
      <w:marTop w:val="0"/>
      <w:marBottom w:val="0"/>
      <w:divBdr>
        <w:top w:val="none" w:sz="0" w:space="0" w:color="auto"/>
        <w:left w:val="none" w:sz="0" w:space="0" w:color="auto"/>
        <w:bottom w:val="none" w:sz="0" w:space="0" w:color="auto"/>
        <w:right w:val="none" w:sz="0" w:space="0" w:color="auto"/>
      </w:divBdr>
    </w:div>
    <w:div w:id="1508054898">
      <w:bodyDiv w:val="1"/>
      <w:marLeft w:val="0"/>
      <w:marRight w:val="0"/>
      <w:marTop w:val="0"/>
      <w:marBottom w:val="0"/>
      <w:divBdr>
        <w:top w:val="none" w:sz="0" w:space="0" w:color="auto"/>
        <w:left w:val="none" w:sz="0" w:space="0" w:color="auto"/>
        <w:bottom w:val="none" w:sz="0" w:space="0" w:color="auto"/>
        <w:right w:val="none" w:sz="0" w:space="0" w:color="auto"/>
      </w:divBdr>
    </w:div>
    <w:div w:id="1584341440">
      <w:bodyDiv w:val="1"/>
      <w:marLeft w:val="0"/>
      <w:marRight w:val="0"/>
      <w:marTop w:val="0"/>
      <w:marBottom w:val="0"/>
      <w:divBdr>
        <w:top w:val="none" w:sz="0" w:space="0" w:color="auto"/>
        <w:left w:val="none" w:sz="0" w:space="0" w:color="auto"/>
        <w:bottom w:val="none" w:sz="0" w:space="0" w:color="auto"/>
        <w:right w:val="none" w:sz="0" w:space="0" w:color="auto"/>
      </w:divBdr>
    </w:div>
    <w:div w:id="1749184199">
      <w:bodyDiv w:val="1"/>
      <w:marLeft w:val="0"/>
      <w:marRight w:val="0"/>
      <w:marTop w:val="0"/>
      <w:marBottom w:val="0"/>
      <w:divBdr>
        <w:top w:val="none" w:sz="0" w:space="0" w:color="auto"/>
        <w:left w:val="none" w:sz="0" w:space="0" w:color="auto"/>
        <w:bottom w:val="none" w:sz="0" w:space="0" w:color="auto"/>
        <w:right w:val="none" w:sz="0" w:space="0" w:color="auto"/>
      </w:divBdr>
    </w:div>
    <w:div w:id="1770615918">
      <w:bodyDiv w:val="1"/>
      <w:marLeft w:val="0"/>
      <w:marRight w:val="0"/>
      <w:marTop w:val="0"/>
      <w:marBottom w:val="0"/>
      <w:divBdr>
        <w:top w:val="none" w:sz="0" w:space="0" w:color="auto"/>
        <w:left w:val="none" w:sz="0" w:space="0" w:color="auto"/>
        <w:bottom w:val="none" w:sz="0" w:space="0" w:color="auto"/>
        <w:right w:val="none" w:sz="0" w:space="0" w:color="auto"/>
      </w:divBdr>
    </w:div>
    <w:div w:id="1780299693">
      <w:bodyDiv w:val="1"/>
      <w:marLeft w:val="0"/>
      <w:marRight w:val="0"/>
      <w:marTop w:val="0"/>
      <w:marBottom w:val="0"/>
      <w:divBdr>
        <w:top w:val="none" w:sz="0" w:space="0" w:color="auto"/>
        <w:left w:val="none" w:sz="0" w:space="0" w:color="auto"/>
        <w:bottom w:val="none" w:sz="0" w:space="0" w:color="auto"/>
        <w:right w:val="none" w:sz="0" w:space="0" w:color="auto"/>
      </w:divBdr>
    </w:div>
    <w:div w:id="1788505233">
      <w:bodyDiv w:val="1"/>
      <w:marLeft w:val="0"/>
      <w:marRight w:val="0"/>
      <w:marTop w:val="0"/>
      <w:marBottom w:val="0"/>
      <w:divBdr>
        <w:top w:val="none" w:sz="0" w:space="0" w:color="auto"/>
        <w:left w:val="none" w:sz="0" w:space="0" w:color="auto"/>
        <w:bottom w:val="none" w:sz="0" w:space="0" w:color="auto"/>
        <w:right w:val="none" w:sz="0" w:space="0" w:color="auto"/>
      </w:divBdr>
    </w:div>
    <w:div w:id="1874344364">
      <w:bodyDiv w:val="1"/>
      <w:marLeft w:val="0"/>
      <w:marRight w:val="0"/>
      <w:marTop w:val="0"/>
      <w:marBottom w:val="0"/>
      <w:divBdr>
        <w:top w:val="none" w:sz="0" w:space="0" w:color="auto"/>
        <w:left w:val="none" w:sz="0" w:space="0" w:color="auto"/>
        <w:bottom w:val="none" w:sz="0" w:space="0" w:color="auto"/>
        <w:right w:val="none" w:sz="0" w:space="0" w:color="auto"/>
      </w:divBdr>
    </w:div>
    <w:div w:id="1897206937">
      <w:bodyDiv w:val="1"/>
      <w:marLeft w:val="0"/>
      <w:marRight w:val="0"/>
      <w:marTop w:val="0"/>
      <w:marBottom w:val="0"/>
      <w:divBdr>
        <w:top w:val="none" w:sz="0" w:space="0" w:color="auto"/>
        <w:left w:val="none" w:sz="0" w:space="0" w:color="auto"/>
        <w:bottom w:val="none" w:sz="0" w:space="0" w:color="auto"/>
        <w:right w:val="none" w:sz="0" w:space="0" w:color="auto"/>
      </w:divBdr>
    </w:div>
    <w:div w:id="1995837636">
      <w:bodyDiv w:val="1"/>
      <w:marLeft w:val="0"/>
      <w:marRight w:val="0"/>
      <w:marTop w:val="0"/>
      <w:marBottom w:val="0"/>
      <w:divBdr>
        <w:top w:val="none" w:sz="0" w:space="0" w:color="auto"/>
        <w:left w:val="none" w:sz="0" w:space="0" w:color="auto"/>
        <w:bottom w:val="none" w:sz="0" w:space="0" w:color="auto"/>
        <w:right w:val="none" w:sz="0" w:space="0" w:color="auto"/>
      </w:divBdr>
    </w:div>
    <w:div w:id="2063207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A8689-2DCD-4C4C-B8A8-02FE08D5F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9</TotalTime>
  <Pages>34</Pages>
  <Words>7808</Words>
  <Characters>4451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 Poornima</dc:creator>
  <cp:keywords/>
  <dc:description/>
  <cp:lastModifiedBy>V.A. Poornima</cp:lastModifiedBy>
  <cp:revision>9</cp:revision>
  <dcterms:created xsi:type="dcterms:W3CDTF">2023-11-24T16:46:00Z</dcterms:created>
  <dcterms:modified xsi:type="dcterms:W3CDTF">2023-12-05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O9JZ8hGq"/&gt;&lt;style id="http://www.zotero.org/styles/harvard-cite-them-right" hasBibliography="1" bibliographyStyleHasBeenSet="1"/&gt;&lt;prefs&gt;&lt;pref name="fieldType" value="Field"/&gt;&lt;/prefs&gt;&lt;/data&gt;</vt:lpwstr>
  </property>
</Properties>
</file>